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w:t>
      </w:r>
      <w:proofErr w:type="gramStart"/>
      <w:r w:rsidRPr="00B04F9C">
        <w:rPr>
          <w:rFonts w:cs="Times New Roman"/>
        </w:rPr>
        <w:t>非领域</w:t>
      </w:r>
      <w:proofErr w:type="gramEnd"/>
      <w:r w:rsidRPr="00B04F9C">
        <w:rPr>
          <w:rFonts w:cs="Times New Roman"/>
        </w:rPr>
        <w:t>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w:t>
      </w:r>
      <w:proofErr w:type="gramStart"/>
      <w:r w:rsidR="00701A42" w:rsidRPr="00B04F9C">
        <w:rPr>
          <w:rFonts w:cs="Times New Roman"/>
        </w:rPr>
        <w:t>从施引</w:t>
      </w:r>
      <w:proofErr w:type="gramEnd"/>
      <w:r w:rsidR="00701A42" w:rsidRPr="00B04F9C">
        <w:rPr>
          <w:rFonts w:cs="Times New Roman"/>
        </w:rPr>
        <w:t>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w:t>
      </w:r>
      <w:proofErr w:type="gramStart"/>
      <w:r w:rsidR="003B4C51" w:rsidRPr="00B04F9C">
        <w:rPr>
          <w:rFonts w:cs="Times New Roman"/>
        </w:rPr>
        <w:t>属于图情领域</w:t>
      </w:r>
      <w:proofErr w:type="gramEnd"/>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w:t>
      </w:r>
      <w:proofErr w:type="gramStart"/>
      <w:r w:rsidR="002C0F64">
        <w:rPr>
          <w:rFonts w:cs="Times New Roman" w:hint="eastAsia"/>
        </w:rPr>
        <w:t>性计算</w:t>
      </w:r>
      <w:proofErr w:type="gramEnd"/>
      <w:r w:rsidR="002C0F64">
        <w:rPr>
          <w:rFonts w:cs="Times New Roman" w:hint="eastAsia"/>
        </w:rPr>
        <w:t>视角</w:t>
      </w:r>
      <w:r w:rsidRPr="00B04F9C">
        <w:rPr>
          <w:rFonts w:cs="Times New Roman"/>
        </w:rPr>
        <w:t>，还可以从</w:t>
      </w:r>
      <w:r w:rsidR="001D7E7F">
        <w:rPr>
          <w:rFonts w:cs="Times New Roman" w:hint="eastAsia"/>
        </w:rPr>
        <w:t>知识</w:t>
      </w:r>
      <w:r w:rsidRPr="00B04F9C">
        <w:rPr>
          <w:rFonts w:cs="Times New Roman"/>
        </w:rPr>
        <w:t>认可</w:t>
      </w:r>
      <w:proofErr w:type="gramStart"/>
      <w:r w:rsidRPr="00B04F9C">
        <w:rPr>
          <w:rFonts w:cs="Times New Roman"/>
        </w:rPr>
        <w:t>端考虑</w:t>
      </w:r>
      <w:proofErr w:type="gramEnd"/>
      <w:r w:rsidRPr="00B04F9C">
        <w:rPr>
          <w:rFonts w:cs="Times New Roman"/>
        </w:rPr>
        <w:t>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w:t>
      </w:r>
      <w:proofErr w:type="gramStart"/>
      <w:r w:rsidRPr="00B04F9C">
        <w:rPr>
          <w:rFonts w:cs="Times New Roman"/>
        </w:rPr>
        <w:t>施引文献</w:t>
      </w:r>
      <w:proofErr w:type="gramEnd"/>
      <w:r w:rsidRPr="00B04F9C">
        <w:rPr>
          <w:rFonts w:cs="Times New Roman"/>
        </w:rPr>
        <w:t>）。</w:t>
      </w:r>
      <w:r w:rsidR="008031C7">
        <w:rPr>
          <w:rFonts w:cs="Times New Roman" w:hint="eastAsia"/>
        </w:rPr>
        <w:t>其中，（后者）</w:t>
      </w:r>
      <w:proofErr w:type="gramStart"/>
      <w:r w:rsidRPr="00B04F9C">
        <w:rPr>
          <w:rFonts w:cs="Times New Roman"/>
        </w:rPr>
        <w:t>利用施引文献</w:t>
      </w:r>
      <w:proofErr w:type="gramEnd"/>
      <w:r w:rsidRPr="00B04F9C">
        <w:rPr>
          <w:rFonts w:cs="Times New Roman"/>
        </w:rPr>
        <w:t>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 xml:space="preserve">uang </w:t>
      </w:r>
      <w:proofErr w:type="spellStart"/>
      <w:r w:rsidR="009F6A56">
        <w:rPr>
          <w:rFonts w:cs="Times New Roman"/>
        </w:rPr>
        <w:t>Shengzhi</w:t>
      </w:r>
      <w:proofErr w:type="spellEnd"/>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w:t>
      </w:r>
      <w:proofErr w:type="gramStart"/>
      <w:r>
        <w:rPr>
          <w:rFonts w:cs="Times New Roman" w:hint="eastAsia"/>
        </w:rPr>
        <w:t>集十分</w:t>
      </w:r>
      <w:proofErr w:type="gramEnd"/>
      <w:r>
        <w:rPr>
          <w:rFonts w:cs="Times New Roman" w:hint="eastAsia"/>
        </w:rPr>
        <w:t>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proofErr w:type="spellStart"/>
      <w:r w:rsidR="00A05969" w:rsidRPr="00B04F9C">
        <w:rPr>
          <w:rFonts w:cs="Times New Roman"/>
        </w:rPr>
        <w:t>Plos</w:t>
      </w:r>
      <w:proofErr w:type="spellEnd"/>
      <w:r w:rsidR="00A05969" w:rsidRPr="00B04F9C">
        <w:rPr>
          <w:rFonts w:cs="Times New Roman"/>
        </w:rPr>
        <w:t xml:space="preserve">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w:t>
      </w:r>
      <w:proofErr w:type="gramStart"/>
      <w:r w:rsidR="006A44A1">
        <w:rPr>
          <w:rFonts w:cs="Times New Roman" w:hint="eastAsia"/>
        </w:rPr>
        <w:t>做</w:t>
      </w:r>
      <w:r w:rsidRPr="00B04F9C">
        <w:rPr>
          <w:rFonts w:cs="Times New Roman"/>
        </w:rPr>
        <w:t>平均</w:t>
      </w:r>
      <w:proofErr w:type="gramEnd"/>
      <w:r w:rsidRPr="00B04F9C">
        <w:rPr>
          <w:rFonts w:cs="Times New Roman"/>
        </w:rPr>
        <w:t>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w:t>
      </w:r>
      <w:proofErr w:type="gramStart"/>
      <w:r w:rsidR="0017353D" w:rsidRPr="00B04F9C">
        <w:rPr>
          <w:rFonts w:cs="Times New Roman"/>
        </w:rPr>
        <w:t>占作者</w:t>
      </w:r>
      <w:proofErr w:type="gramEnd"/>
      <w:r w:rsidR="0017353D" w:rsidRPr="00B04F9C">
        <w:rPr>
          <w:rFonts w:cs="Times New Roman"/>
        </w:rPr>
        <w:t>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w:t>
      </w:r>
      <w:proofErr w:type="gramStart"/>
      <w:r w:rsidR="005C46B0" w:rsidRPr="00B04F9C">
        <w:rPr>
          <w:rFonts w:cs="Times New Roman"/>
          <w:b/>
          <w:bCs/>
        </w:rPr>
        <w:t>匹配</w:t>
      </w:r>
      <w:r w:rsidR="00203E25" w:rsidRPr="00B04F9C">
        <w:rPr>
          <w:rFonts w:cs="Times New Roman"/>
          <w:b/>
          <w:bCs/>
        </w:rPr>
        <w:t>发本学科</w:t>
      </w:r>
      <w:proofErr w:type="gramEnd"/>
      <w:r w:rsidR="00203E25" w:rsidRPr="00B04F9C">
        <w:rPr>
          <w:rFonts w:cs="Times New Roman"/>
          <w:b/>
          <w:bCs/>
        </w:rPr>
        <w:t>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w:t>
      </w:r>
      <w:proofErr w:type="gramStart"/>
      <w:r w:rsidR="00F87E38" w:rsidRPr="00B04F9C">
        <w:rPr>
          <w:rFonts w:cs="Times New Roman"/>
        </w:rPr>
        <w:t>为跨学跨研究</w:t>
      </w:r>
      <w:proofErr w:type="gramEnd"/>
      <w:r w:rsidR="00F87E38" w:rsidRPr="00B04F9C">
        <w:rPr>
          <w:rFonts w:cs="Times New Roman"/>
        </w:rPr>
        <w:t>，</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w:t>
      </w:r>
      <w:proofErr w:type="gramStart"/>
      <w:r w:rsidRPr="00B04F9C">
        <w:rPr>
          <w:rFonts w:cs="Times New Roman"/>
        </w:rPr>
        <w:t>者学术</w:t>
      </w:r>
      <w:proofErr w:type="gramEnd"/>
      <w:r w:rsidRPr="00B04F9C">
        <w:rPr>
          <w:rFonts w:cs="Times New Roman"/>
        </w:rPr>
        <w:t>年龄、合著者新鲜度、合著者累计被引量、机构所属是否是研究中心、研究领域、</w:t>
      </w:r>
      <w:proofErr w:type="gramStart"/>
      <w:r w:rsidRPr="00B04F9C">
        <w:rPr>
          <w:rFonts w:cs="Times New Roman"/>
        </w:rPr>
        <w:t>从预印本</w:t>
      </w:r>
      <w:proofErr w:type="gramEnd"/>
      <w:r w:rsidRPr="00B04F9C">
        <w:rPr>
          <w:rFonts w:cs="Times New Roman"/>
        </w:rPr>
        <w:t>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422087F4"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proofErr w:type="gramStart"/>
      <w:r>
        <w:rPr>
          <w:rFonts w:cs="Times New Roman" w:hint="eastAsia"/>
        </w:rPr>
        <w:t>众包</w:t>
      </w:r>
      <w:proofErr w:type="gramEnd"/>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175B5644" w14:textId="2A5D15D3"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501B1359" w14:textId="46B424CF" w:rsidR="00062A62" w:rsidRPr="00062A62" w:rsidRDefault="00CE0ED8" w:rsidP="00084335">
      <w:pPr>
        <w:ind w:firstLineChars="200" w:firstLine="480"/>
        <w:rPr>
          <w:rFonts w:hint="eastAsia"/>
        </w:rPr>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p>
    <w:p w14:paraId="255D9983" w14:textId="79C65A33" w:rsidR="00213116" w:rsidRDefault="00445E45" w:rsidP="00213116">
      <w:r>
        <w:rPr>
          <w:noProof/>
        </w:rPr>
        <w:lastRenderedPageBreak/>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97F498B" w14:textId="61CD706D" w:rsidR="00F0101A" w:rsidRDefault="00A6110A" w:rsidP="00084335">
      <w:pPr>
        <w:ind w:firstLineChars="200" w:firstLine="480"/>
        <w:rPr>
          <w:rFonts w:hint="eastAsia"/>
        </w:rPr>
      </w:pPr>
      <w:r>
        <w:rPr>
          <w:rFonts w:hint="eastAsia"/>
        </w:rPr>
        <w:t>JCR</w:t>
      </w:r>
      <w:r>
        <w:rPr>
          <w:rFonts w:hint="eastAsia"/>
        </w:rPr>
        <w:t>的</w:t>
      </w:r>
      <w:r>
        <w:rPr>
          <w:rFonts w:hint="eastAsia"/>
        </w:rPr>
        <w:t>S</w:t>
      </w:r>
      <w:r>
        <w:t>CIE</w:t>
      </w:r>
      <w:r>
        <w:rPr>
          <w:rFonts w:hint="eastAsia"/>
        </w:rPr>
        <w:t>，</w:t>
      </w:r>
      <w:r>
        <w:rPr>
          <w:rFonts w:hint="eastAsia"/>
        </w:rPr>
        <w:t>SSCI</w:t>
      </w:r>
      <w:r>
        <w:rPr>
          <w:rFonts w:hint="eastAsia"/>
        </w:rPr>
        <w:t>和</w:t>
      </w:r>
      <w:r>
        <w:rPr>
          <w:rFonts w:hint="eastAsia"/>
        </w:rPr>
        <w:t>A</w:t>
      </w:r>
      <w:r>
        <w:t>HCI</w:t>
      </w:r>
      <w:r>
        <w:rPr>
          <w:rFonts w:hint="eastAsia"/>
        </w:rPr>
        <w:t>三个索引</w:t>
      </w:r>
      <w:r w:rsidR="005A4C3D">
        <w:rPr>
          <w:rFonts w:hint="eastAsia"/>
        </w:rPr>
        <w:t>，大多数期刊只归属于一个索引，少部分期刊同时跨</w:t>
      </w:r>
      <w:r w:rsidR="005A4C3D">
        <w:rPr>
          <w:rFonts w:hint="eastAsia"/>
        </w:rPr>
        <w:t>SSCI</w:t>
      </w:r>
      <w:r w:rsidR="005A4C3D">
        <w:rPr>
          <w:rFonts w:hint="eastAsia"/>
        </w:rPr>
        <w:t>和</w:t>
      </w:r>
      <w:r w:rsidR="005A4C3D">
        <w:rPr>
          <w:rFonts w:hint="eastAsia"/>
        </w:rPr>
        <w:t>SCIE</w:t>
      </w:r>
      <w:r w:rsidR="005A4C3D">
        <w:rPr>
          <w:rFonts w:hint="eastAsia"/>
        </w:rPr>
        <w:t>两个索引，极少数期刊跨三个索引（这些领域一般也是高度跨学科的）</w:t>
      </w:r>
      <w:r>
        <w:rPr>
          <w:rFonts w:hint="eastAsia"/>
        </w:rPr>
        <w:t>。</w:t>
      </w:r>
    </w:p>
    <w:p w14:paraId="0B066E4D" w14:textId="5E0EC9D3" w:rsidR="00B42DA0" w:rsidRDefault="00CC0AF8" w:rsidP="00213116">
      <w:r>
        <w:rPr>
          <w:noProof/>
        </w:rPr>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sidR="00CB3446">
        <w:rPr>
          <w:rFonts w:ascii="Times New Roman" w:hAnsi="Times New Roman" w:cs="Times New Roman" w:hint="eastAsia"/>
        </w:rPr>
        <w:t>期刊论文</w:t>
      </w:r>
    </w:p>
    <w:p w14:paraId="2735D6AF" w14:textId="66265320" w:rsidR="007A1954" w:rsidRPr="00084335" w:rsidRDefault="002F2AFB" w:rsidP="00084335">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00600641" w:rsidRPr="00084335">
        <w:t>5</w:t>
      </w:r>
      <w:r w:rsidR="003E656F" w:rsidRPr="00084335">
        <w:rPr>
          <w:rFonts w:hint="eastAsia"/>
        </w:rPr>
        <w:t>619</w:t>
      </w:r>
      <w:r w:rsidR="00DF133A" w:rsidRPr="00084335">
        <w:rPr>
          <w:rFonts w:hint="eastAsia"/>
        </w:rPr>
        <w:t>万篇期刊文献</w:t>
      </w:r>
      <w:r w:rsidR="00BD585A" w:rsidRPr="00084335">
        <w:rPr>
          <w:rFonts w:hint="eastAsia"/>
        </w:rPr>
        <w:t>。</w:t>
      </w:r>
      <w:r w:rsidR="002E4156" w:rsidRPr="00084335">
        <w:rPr>
          <w:rFonts w:hint="eastAsia"/>
        </w:rPr>
        <w:t>每年的期刊发文量呈指数上升，在</w:t>
      </w:r>
      <w:r w:rsidR="002E4156" w:rsidRPr="00084335">
        <w:rPr>
          <w:rFonts w:hint="eastAsia"/>
        </w:rPr>
        <w:t>2000</w:t>
      </w:r>
      <w:r w:rsidR="002E4156" w:rsidRPr="00084335">
        <w:rPr>
          <w:rFonts w:hint="eastAsia"/>
        </w:rPr>
        <w:t>年年发文量不足</w:t>
      </w:r>
      <w:r w:rsidR="002E4156" w:rsidRPr="00084335">
        <w:rPr>
          <w:rFonts w:hint="eastAsia"/>
        </w:rPr>
        <w:t>100</w:t>
      </w:r>
      <w:r w:rsidR="002E4156" w:rsidRPr="00084335">
        <w:rPr>
          <w:rFonts w:hint="eastAsia"/>
        </w:rPr>
        <w:t>万篇，到</w:t>
      </w:r>
      <w:r w:rsidR="002E4156" w:rsidRPr="00084335">
        <w:rPr>
          <w:rFonts w:hint="eastAsia"/>
        </w:rPr>
        <w:t>2020</w:t>
      </w:r>
      <w:r w:rsidR="002E4156" w:rsidRPr="00084335">
        <w:rPr>
          <w:rFonts w:hint="eastAsia"/>
        </w:rPr>
        <w:t>年已经攀升至</w:t>
      </w:r>
      <w:r w:rsidR="002E4156" w:rsidRPr="00084335">
        <w:rPr>
          <w:rFonts w:hint="eastAsia"/>
        </w:rPr>
        <w:t>300</w:t>
      </w:r>
      <w:r w:rsidR="002E4156" w:rsidRPr="00084335">
        <w:rPr>
          <w:rFonts w:hint="eastAsia"/>
        </w:rPr>
        <w:t>万篇。</w:t>
      </w:r>
    </w:p>
    <w:p w14:paraId="2AC40D7A" w14:textId="07C8DAF2" w:rsidR="00610A02" w:rsidRDefault="00911BC1">
      <w:pPr>
        <w:spacing w:line="240" w:lineRule="auto"/>
        <w:rPr>
          <w:rFonts w:cs="Times New Roman"/>
        </w:rPr>
      </w:pPr>
      <w:r>
        <w:rPr>
          <w:noProof/>
        </w:rPr>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353D8ADA" w14:textId="6357F5D7"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p>
    <w:p w14:paraId="4D7380B3" w14:textId="7B83EB0B" w:rsidR="009363E2" w:rsidRDefault="009363E2">
      <w:pPr>
        <w:spacing w:line="240" w:lineRule="auto"/>
        <w:rPr>
          <w:rFonts w:cs="Times New Roman"/>
        </w:rPr>
      </w:pPr>
      <w:r>
        <w:rPr>
          <w:noProof/>
        </w:rPr>
        <w:lastRenderedPageBreak/>
        <w:drawing>
          <wp:inline distT="0" distB="0" distL="0" distR="0" wp14:anchorId="2655A823" wp14:editId="5130811E">
            <wp:extent cx="5274310" cy="3627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proofErr w:type="gramStart"/>
      <w:r w:rsidR="007E07E7" w:rsidRPr="00C32414">
        <w:rPr>
          <w:rFonts w:hint="eastAsia"/>
        </w:rPr>
        <w:t>1960</w:t>
      </w:r>
      <w:proofErr w:type="gramEnd"/>
      <w:r w:rsidR="007E07E7" w:rsidRPr="00C32414">
        <w:rPr>
          <w:rFonts w:hint="eastAsia"/>
        </w:rPr>
        <w:t>年代不足</w:t>
      </w:r>
      <w:r w:rsidR="007E07E7" w:rsidRPr="00C32414">
        <w:rPr>
          <w:rFonts w:hint="eastAsia"/>
        </w:rPr>
        <w:t>2000</w:t>
      </w:r>
      <w:r w:rsidR="007E07E7" w:rsidRPr="00C32414">
        <w:rPr>
          <w:rFonts w:hint="eastAsia"/>
        </w:rPr>
        <w:t>本上升至</w:t>
      </w:r>
      <w:proofErr w:type="gramStart"/>
      <w:r w:rsidR="007E07E7" w:rsidRPr="00C32414">
        <w:rPr>
          <w:rFonts w:hint="eastAsia"/>
        </w:rPr>
        <w:t>2010</w:t>
      </w:r>
      <w:proofErr w:type="gramEnd"/>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59122DDC" w:rsidR="005A3CBE" w:rsidRDefault="00481AF4">
      <w:pPr>
        <w:spacing w:line="240" w:lineRule="auto"/>
        <w:rPr>
          <w:rFonts w:cs="Times New Roman"/>
        </w:rPr>
      </w:pPr>
      <w:r>
        <w:rPr>
          <w:noProof/>
        </w:rPr>
        <w:lastRenderedPageBreak/>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0181BEB6"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70CF28CB"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w:t>
      </w:r>
      <w:proofErr w:type="gramStart"/>
      <w:r w:rsidR="00430D38">
        <w:rPr>
          <w:rFonts w:hint="eastAsia"/>
        </w:rPr>
        <w:t>发文总</w:t>
      </w:r>
      <w:proofErr w:type="gramEnd"/>
      <w:r w:rsidR="00430D38">
        <w:rPr>
          <w:rFonts w:hint="eastAsia"/>
        </w:rPr>
        <w:t>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proofErr w:type="gramStart"/>
      <w:r w:rsidR="00223A95">
        <w:rPr>
          <w:rFonts w:hint="eastAsia"/>
        </w:rPr>
        <w:t>发文总</w:t>
      </w:r>
      <w:proofErr w:type="gramEnd"/>
      <w:r w:rsidR="00223A95">
        <w:rPr>
          <w:rFonts w:hint="eastAsia"/>
        </w:rPr>
        <w:t>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2E125CAB"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w:t>
      </w:r>
      <w:proofErr w:type="gramStart"/>
      <w:r w:rsidR="00B918D2">
        <w:rPr>
          <w:rFonts w:hint="eastAsia"/>
        </w:rPr>
        <w:t>著现象</w:t>
      </w:r>
      <w:proofErr w:type="gramEnd"/>
      <w:r w:rsidR="00B918D2">
        <w:rPr>
          <w:rFonts w:hint="eastAsia"/>
        </w:rPr>
        <w:t>的广泛存在</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5BACB5A6" w:rsidR="00BB6724" w:rsidRDefault="00BB6724" w:rsidP="00E46B6E">
      <w:pPr>
        <w:ind w:firstLineChars="200" w:firstLine="480"/>
      </w:pPr>
      <w:r>
        <w:rPr>
          <w:rFonts w:hint="eastAsia"/>
        </w:rPr>
        <w:t>我选择</w:t>
      </w:r>
      <w:r w:rsidR="001E4829">
        <w:rPr>
          <w:rFonts w:hint="eastAsia"/>
        </w:rPr>
        <w:t>以末位作者或第一作者身份</w:t>
      </w:r>
      <w:r>
        <w:rPr>
          <w:rFonts w:hint="eastAsia"/>
        </w:rPr>
        <w:t>总发文年数大于</w:t>
      </w:r>
      <w:r>
        <w:rPr>
          <w:rFonts w:hint="eastAsia"/>
        </w:rPr>
        <w:t>2</w:t>
      </w:r>
      <w:r>
        <w:rPr>
          <w:rFonts w:hint="eastAsia"/>
        </w:rPr>
        <w:t>年</w:t>
      </w:r>
      <w:r w:rsidR="00E3563B">
        <w:rPr>
          <w:rFonts w:hint="eastAsia"/>
        </w:rPr>
        <w:t>（至少三年）</w:t>
      </w:r>
      <w:r>
        <w:rPr>
          <w:rFonts w:hint="eastAsia"/>
        </w:rPr>
        <w:t>的学者</w:t>
      </w:r>
      <w:r w:rsidR="001E4829">
        <w:rPr>
          <w:rFonts w:hint="eastAsia"/>
        </w:rPr>
        <w:lastRenderedPageBreak/>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需要注意，即便如此该人群规模也有百万之巨。</w:t>
      </w:r>
    </w:p>
    <w:p w14:paraId="109C1AE2" w14:textId="2286F197" w:rsidR="00282EFB" w:rsidRDefault="00EF3D99" w:rsidP="001A686F">
      <w:r>
        <w:rPr>
          <w:noProof/>
        </w:rPr>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642A6C14" w:rsidR="00FE0052" w:rsidRDefault="00DF29FB" w:rsidP="00A31872">
      <w:pPr>
        <w:ind w:firstLineChars="200" w:firstLine="480"/>
      </w:pPr>
      <w:r>
        <w:rPr>
          <w:rFonts w:hint="eastAsia"/>
        </w:rPr>
        <w:lastRenderedPageBreak/>
        <w:t>抽取以第一作者或</w:t>
      </w:r>
      <w:r w:rsidR="002F2ABD">
        <w:rPr>
          <w:rFonts w:hint="eastAsia"/>
        </w:rPr>
        <w:t>末</w:t>
      </w:r>
      <w:r>
        <w:rPr>
          <w:rFonts w:hint="eastAsia"/>
        </w:rPr>
        <w:t>位作者身份，</w:t>
      </w:r>
      <w:proofErr w:type="gramStart"/>
      <w:r>
        <w:rPr>
          <w:rFonts w:hint="eastAsia"/>
        </w:rPr>
        <w:t>发文总</w:t>
      </w:r>
      <w:proofErr w:type="gramEnd"/>
      <w:r>
        <w:rPr>
          <w:rFonts w:hint="eastAsia"/>
        </w:rPr>
        <w:t>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t>万位作者（</w:t>
      </w:r>
      <w:r w:rsidR="00641F55" w:rsidRPr="00A20442">
        <w:t>4619340</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5F844F83"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F06779">
        <w:t>9</w:t>
      </w:r>
      <w:r w:rsidR="00DB7A31">
        <w:rPr>
          <w:rFonts w:hint="eastAsia"/>
        </w:rPr>
        <w:t>年</w:t>
      </w:r>
      <w:r w:rsidR="0056497D">
        <w:rPr>
          <w:rFonts w:hint="eastAsia"/>
        </w:rPr>
        <w:t>。</w:t>
      </w:r>
    </w:p>
    <w:p w14:paraId="4A9A7E6B" w14:textId="630C39B5" w:rsidR="004F7FE5" w:rsidRDefault="00D013F5" w:rsidP="00D013F5">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670ED2A2" w14:textId="75AEB3E3" w:rsidR="004F7FE5" w:rsidRDefault="00771527" w:rsidP="007C5904">
      <w:pPr>
        <w:ind w:firstLineChars="200" w:firstLine="480"/>
      </w:pPr>
      <w:r>
        <w:rPr>
          <w:rFonts w:hint="eastAsia"/>
        </w:rPr>
        <w:t>在上述人群中，</w:t>
      </w:r>
      <w:r w:rsidR="004F7FE5">
        <w:rPr>
          <w:rFonts w:hint="eastAsia"/>
        </w:rPr>
        <w:t>近</w:t>
      </w:r>
      <w:r w:rsidR="004F7FE5">
        <w:rPr>
          <w:rFonts w:hint="eastAsia"/>
        </w:rPr>
        <w:t>5</w:t>
      </w:r>
      <w:r w:rsidR="004F7FE5">
        <w:rPr>
          <w:rFonts w:hint="eastAsia"/>
        </w:rPr>
        <w:t>年暂停职业生涯的研究者超过</w:t>
      </w:r>
      <w:r w:rsidR="004F7FE5">
        <w:rPr>
          <w:rFonts w:hint="eastAsia"/>
        </w:rPr>
        <w:t>50%</w:t>
      </w:r>
      <w:r w:rsidR="004F7FE5">
        <w:rPr>
          <w:rFonts w:hint="eastAsia"/>
        </w:rPr>
        <w:t>，</w:t>
      </w:r>
      <w:r w:rsidR="00FA4495">
        <w:rPr>
          <w:rFonts w:hint="eastAsia"/>
        </w:rPr>
        <w:t>说明当代科学家占据整个科学史上科学家中很大的比例。</w:t>
      </w:r>
      <w:r w:rsidR="00DD12B5">
        <w:rPr>
          <w:rFonts w:hint="eastAsia"/>
        </w:rPr>
        <w:t>对于活跃的研究者来说，退出率低于进入率。</w:t>
      </w:r>
    </w:p>
    <w:p w14:paraId="6A169AA8" w14:textId="3F5BF4B3" w:rsidR="007C412C" w:rsidRPr="00292C2F" w:rsidRDefault="00093C97" w:rsidP="001A686F">
      <w:pPr>
        <w:rPr>
          <w:b/>
          <w:bCs/>
        </w:rPr>
      </w:pPr>
      <w:r>
        <w:rPr>
          <w:noProof/>
        </w:rPr>
        <w:lastRenderedPageBreak/>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070634D0" w14:textId="5492FEAD" w:rsidR="00AC3A8E" w:rsidRPr="00AC3A8E" w:rsidRDefault="00292C2F" w:rsidP="00AC3A8E">
      <w:r>
        <w:rPr>
          <w:rFonts w:hint="eastAsia"/>
        </w:rPr>
        <w:t>本部</w:t>
      </w:r>
      <w:proofErr w:type="gramStart"/>
      <w:r>
        <w:rPr>
          <w:rFonts w:hint="eastAsia"/>
        </w:rPr>
        <w:t>分</w:t>
      </w:r>
      <w:r w:rsidR="00A86403">
        <w:rPr>
          <w:rFonts w:hint="eastAsia"/>
        </w:rPr>
        <w:t>观察</w:t>
      </w:r>
      <w:proofErr w:type="gramEnd"/>
      <w:r w:rsidR="00A86403">
        <w:rPr>
          <w:rFonts w:hint="eastAsia"/>
        </w:rPr>
        <w:t>每</w:t>
      </w:r>
      <w:r>
        <w:rPr>
          <w:rFonts w:hint="eastAsia"/>
        </w:rPr>
        <w:t>位</w:t>
      </w:r>
      <w:r w:rsidR="00A86403">
        <w:rPr>
          <w:rFonts w:hint="eastAsia"/>
        </w:rPr>
        <w:t>研究者</w:t>
      </w:r>
      <w:r>
        <w:rPr>
          <w:rFonts w:hint="eastAsia"/>
        </w:rPr>
        <w:t>。</w:t>
      </w:r>
    </w:p>
    <w:p w14:paraId="5BF4E070" w14:textId="7222CE6F" w:rsidR="0043750B" w:rsidRDefault="0043750B" w:rsidP="0043750B"/>
    <w:p w14:paraId="0A168682" w14:textId="4BD31CC7" w:rsidR="00EC3CD5" w:rsidRPr="009A45EB" w:rsidRDefault="00FE38DF" w:rsidP="0043750B">
      <w:pPr>
        <w:rPr>
          <w:b/>
          <w:bCs/>
        </w:rPr>
      </w:pPr>
      <w:r w:rsidRPr="009A45EB">
        <w:rPr>
          <w:rFonts w:hint="eastAsia"/>
          <w:b/>
          <w:bCs/>
        </w:rPr>
        <w:t>观察其第</w:t>
      </w:r>
      <w:r w:rsidRPr="009A45EB">
        <w:rPr>
          <w:rFonts w:hint="eastAsia"/>
          <w:b/>
          <w:bCs/>
        </w:rPr>
        <w:t>n</w:t>
      </w:r>
      <w:proofErr w:type="gramStart"/>
      <w:r w:rsidRPr="009A45EB">
        <w:rPr>
          <w:rFonts w:hint="eastAsia"/>
          <w:b/>
          <w:bCs/>
        </w:rPr>
        <w:t>个</w:t>
      </w:r>
      <w:proofErr w:type="gramEnd"/>
      <w:r w:rsidRPr="009A45EB">
        <w:rPr>
          <w:rFonts w:hint="eastAsia"/>
          <w:b/>
          <w:bCs/>
        </w:rPr>
        <w:t>主要发文年</w:t>
      </w:r>
      <w:r w:rsidR="006D2C3B" w:rsidRPr="009A45EB">
        <w:rPr>
          <w:rFonts w:hint="eastAsia"/>
          <w:b/>
          <w:bCs/>
        </w:rPr>
        <w:t>的：</w:t>
      </w:r>
      <w:r w:rsidR="009A45EB">
        <w:rPr>
          <w:rFonts w:hint="eastAsia"/>
          <w:b/>
          <w:bCs/>
        </w:rPr>
        <w:t>（这个可以先操作化）</w:t>
      </w:r>
    </w:p>
    <w:p w14:paraId="3C566EA3" w14:textId="27F037DB" w:rsidR="00FE38DF" w:rsidRDefault="003A170D" w:rsidP="00EC3CD5">
      <w:pPr>
        <w:ind w:firstLine="420"/>
      </w:pPr>
      <w:r>
        <w:rPr>
          <w:rFonts w:hint="eastAsia"/>
        </w:rPr>
        <w:t>一、</w:t>
      </w:r>
      <w:r w:rsidR="00FB6E66">
        <w:rPr>
          <w:rFonts w:hint="eastAsia"/>
        </w:rPr>
        <w:t>，平均</w:t>
      </w:r>
      <w:r w:rsidR="00F4764F">
        <w:rPr>
          <w:rFonts w:hint="eastAsia"/>
        </w:rPr>
        <w:t>，</w:t>
      </w:r>
      <w:r w:rsidR="00FB6E66">
        <w:rPr>
          <w:rFonts w:hint="eastAsia"/>
        </w:rPr>
        <w:t>每个作者的</w:t>
      </w:r>
      <w:r w:rsidR="00BD4123">
        <w:rPr>
          <w:rFonts w:hint="eastAsia"/>
        </w:rPr>
        <w:t>核心发文量</w:t>
      </w:r>
      <w:r w:rsidR="005634A1">
        <w:rPr>
          <w:rFonts w:hint="eastAsia"/>
        </w:rPr>
        <w:t>（猜测，最好前面都是</w:t>
      </w:r>
      <w:r w:rsidR="005634A1">
        <w:rPr>
          <w:rFonts w:hint="eastAsia"/>
        </w:rPr>
        <w:t>1</w:t>
      </w:r>
      <w:r w:rsidR="005634A1">
        <w:rPr>
          <w:rFonts w:hint="eastAsia"/>
        </w:rPr>
        <w:t>篇，后期增加，我们可以拆掉末位看）</w:t>
      </w:r>
      <w:r w:rsidR="00932B8B">
        <w:rPr>
          <w:rFonts w:hint="eastAsia"/>
        </w:rPr>
        <w:t>。</w:t>
      </w:r>
    </w:p>
    <w:p w14:paraId="056C65CE" w14:textId="0611A663" w:rsidR="005634A1" w:rsidRDefault="003A170D" w:rsidP="00EC3CD5">
      <w:pPr>
        <w:ind w:firstLine="420"/>
      </w:pPr>
      <w:r>
        <w:rPr>
          <w:rFonts w:hint="eastAsia"/>
        </w:rPr>
        <w:t>二、</w:t>
      </w:r>
      <w:r w:rsidR="00B15E27">
        <w:rPr>
          <w:rFonts w:hint="eastAsia"/>
        </w:rPr>
        <w:t>平均变化，</w:t>
      </w:r>
      <w:r w:rsidR="00FB6E66">
        <w:rPr>
          <w:rFonts w:hint="eastAsia"/>
        </w:rPr>
        <w:t>每个作者的</w:t>
      </w:r>
      <w:r w:rsidR="00026B42">
        <w:rPr>
          <w:rFonts w:hint="eastAsia"/>
        </w:rPr>
        <w:t>生涯</w:t>
      </w:r>
      <w:r w:rsidR="00F731E5">
        <w:rPr>
          <w:rFonts w:hint="eastAsia"/>
        </w:rPr>
        <w:t>累计期刊数量（</w:t>
      </w:r>
      <w:r w:rsidR="00AC40D5">
        <w:rPr>
          <w:rFonts w:hint="eastAsia"/>
        </w:rPr>
        <w:t>不要增加太多是最好的</w:t>
      </w:r>
      <w:r w:rsidR="00F731E5">
        <w:rPr>
          <w:rFonts w:hint="eastAsia"/>
        </w:rPr>
        <w:t>）</w:t>
      </w:r>
      <w:r w:rsidR="006D0201">
        <w:rPr>
          <w:rFonts w:hint="eastAsia"/>
        </w:rPr>
        <w:t>。</w:t>
      </w:r>
    </w:p>
    <w:p w14:paraId="4E895187" w14:textId="291B0249" w:rsidR="00AC40D5" w:rsidRDefault="003A170D" w:rsidP="00EC3CD5">
      <w:pPr>
        <w:ind w:firstLine="420"/>
      </w:pPr>
      <w:r>
        <w:rPr>
          <w:rFonts w:hint="eastAsia"/>
        </w:rPr>
        <w:t>三、</w:t>
      </w:r>
      <w:r w:rsidR="00B15E27">
        <w:rPr>
          <w:rFonts w:hint="eastAsia"/>
        </w:rPr>
        <w:t>平均变化，</w:t>
      </w:r>
      <w:r w:rsidR="00FB6E66">
        <w:rPr>
          <w:rFonts w:hint="eastAsia"/>
        </w:rPr>
        <w:t>每个作者的</w:t>
      </w:r>
      <w:r w:rsidR="00026B42">
        <w:rPr>
          <w:rFonts w:hint="eastAsia"/>
        </w:rPr>
        <w:t>生涯</w:t>
      </w:r>
      <w:r w:rsidR="00865FCD">
        <w:rPr>
          <w:rFonts w:hint="eastAsia"/>
        </w:rPr>
        <w:t>累计学科数量（</w:t>
      </w:r>
      <w:r w:rsidR="00042A1C">
        <w:rPr>
          <w:rFonts w:hint="eastAsia"/>
        </w:rPr>
        <w:t>不要增加太多是最好的，这个和上一行可能是同一个量级，一</w:t>
      </w:r>
      <w:r w:rsidR="007B6D39">
        <w:rPr>
          <w:rFonts w:hint="eastAsia"/>
        </w:rPr>
        <w:t>起看</w:t>
      </w:r>
      <w:r w:rsidR="00865FCD">
        <w:rPr>
          <w:rFonts w:hint="eastAsia"/>
        </w:rPr>
        <w:t>）</w:t>
      </w:r>
      <w:r w:rsidR="004208B1">
        <w:rPr>
          <w:rFonts w:hint="eastAsia"/>
        </w:rPr>
        <w:t>。</w:t>
      </w:r>
    </w:p>
    <w:p w14:paraId="1B2B54B6" w14:textId="685D8D8D" w:rsidR="008F33F9" w:rsidRDefault="008F33F9" w:rsidP="008F33F9"/>
    <w:p w14:paraId="5EBDE1C4" w14:textId="3F71568F" w:rsidR="00156365" w:rsidRDefault="008F33F9" w:rsidP="008F33F9">
      <w:r>
        <w:rPr>
          <w:rFonts w:hint="eastAsia"/>
        </w:rPr>
        <w:t>看</w:t>
      </w:r>
      <w:r w:rsidR="00EA79E2">
        <w:rPr>
          <w:rFonts w:hint="eastAsia"/>
        </w:rPr>
        <w:t>学科</w:t>
      </w:r>
      <w:r>
        <w:rPr>
          <w:rFonts w:hint="eastAsia"/>
        </w:rPr>
        <w:t>的具体变化</w:t>
      </w:r>
      <w:r w:rsidR="00D63821">
        <w:rPr>
          <w:rFonts w:hint="eastAsia"/>
        </w:rPr>
        <w:t>（这个主要看上一块儿的</w:t>
      </w:r>
      <w:r w:rsidR="00E627C3">
        <w:rPr>
          <w:rFonts w:hint="eastAsia"/>
        </w:rPr>
        <w:t>【</w:t>
      </w:r>
      <w:r w:rsidR="00D63821">
        <w:rPr>
          <w:rFonts w:hint="eastAsia"/>
        </w:rPr>
        <w:t>三</w:t>
      </w:r>
      <w:r w:rsidR="00E627C3">
        <w:rPr>
          <w:rFonts w:hint="eastAsia"/>
        </w:rPr>
        <w:t>】</w:t>
      </w:r>
      <w:r w:rsidR="00D63821">
        <w:rPr>
          <w:rFonts w:hint="eastAsia"/>
        </w:rPr>
        <w:t>）</w:t>
      </w:r>
      <w:r>
        <w:rPr>
          <w:rFonts w:hint="eastAsia"/>
        </w:rPr>
        <w:t>：</w:t>
      </w:r>
    </w:p>
    <w:p w14:paraId="57AD9E1D" w14:textId="7579204E" w:rsidR="00CC1AAD" w:rsidRDefault="00BD1096" w:rsidP="008F33F9">
      <w:r>
        <w:tab/>
      </w:r>
      <w:r w:rsidRPr="00EB18E8">
        <w:rPr>
          <w:rFonts w:hint="eastAsia"/>
          <w:highlight w:val="yellow"/>
        </w:rPr>
        <w:t>思路</w:t>
      </w:r>
      <w:r w:rsidRPr="00EB18E8">
        <w:rPr>
          <w:rFonts w:hint="eastAsia"/>
          <w:highlight w:val="yellow"/>
        </w:rPr>
        <w:t>1</w:t>
      </w:r>
      <w:r w:rsidRPr="00EB18E8">
        <w:rPr>
          <w:rFonts w:hint="eastAsia"/>
          <w:highlight w:val="yellow"/>
        </w:rPr>
        <w:t>：用</w:t>
      </w:r>
      <w:r w:rsidRPr="00EB18E8">
        <w:rPr>
          <w:rFonts w:hint="eastAsia"/>
          <w:highlight w:val="yellow"/>
        </w:rPr>
        <w:t>e</w:t>
      </w:r>
      <w:r w:rsidRPr="00EB18E8">
        <w:rPr>
          <w:highlight w:val="yellow"/>
        </w:rPr>
        <w:t>mbedding</w:t>
      </w:r>
      <w:r w:rsidRPr="00EB18E8">
        <w:rPr>
          <w:rFonts w:hint="eastAsia"/>
          <w:highlight w:val="yellow"/>
        </w:rPr>
        <w:t>来表示</w:t>
      </w:r>
      <w:r w:rsidR="00802C32" w:rsidRPr="00EB18E8">
        <w:rPr>
          <w:rFonts w:hint="eastAsia"/>
          <w:highlight w:val="yellow"/>
        </w:rPr>
        <w:t>，每个核心年，都会有转向度。可能低，也可能高</w:t>
      </w:r>
      <w:r w:rsidR="00234085" w:rsidRPr="00EB18E8">
        <w:rPr>
          <w:rFonts w:hint="eastAsia"/>
          <w:highlight w:val="yellow"/>
        </w:rPr>
        <w:t>。</w:t>
      </w:r>
    </w:p>
    <w:p w14:paraId="068A68D8" w14:textId="7076B9F7" w:rsidR="00BD1096" w:rsidRDefault="00BD1096" w:rsidP="008F33F9">
      <w:r>
        <w:tab/>
      </w:r>
      <w:r>
        <w:rPr>
          <w:rFonts w:hint="eastAsia"/>
        </w:rPr>
        <w:t>思路</w:t>
      </w:r>
      <w:r>
        <w:rPr>
          <w:rFonts w:hint="eastAsia"/>
        </w:rPr>
        <w:t>2</w:t>
      </w:r>
      <w:r>
        <w:rPr>
          <w:rFonts w:hint="eastAsia"/>
        </w:rPr>
        <w:t>：</w:t>
      </w:r>
      <w:r w:rsidR="003734B8">
        <w:rPr>
          <w:rFonts w:hint="eastAsia"/>
        </w:rPr>
        <w:t>希望能观察到，大多研究者其实涉猎的学科没啥变化；少部分研究者会发生变化。</w:t>
      </w:r>
      <w:r w:rsidR="00CB1E2C">
        <w:rPr>
          <w:rFonts w:hint="eastAsia"/>
        </w:rPr>
        <w:t>我们观察这个点前后，跨学科程度的变化。</w:t>
      </w:r>
    </w:p>
    <w:p w14:paraId="15C926A7" w14:textId="0F682479" w:rsidR="00477B3C" w:rsidRDefault="00477B3C" w:rsidP="008F33F9">
      <w:r>
        <w:tab/>
      </w:r>
      <w:r>
        <w:rPr>
          <w:rFonts w:hint="eastAsia"/>
        </w:rPr>
        <w:t>有了这东西之后，似乎是可以做</w:t>
      </w:r>
      <w:commentRangeStart w:id="38"/>
      <w:r w:rsidRPr="000B566E">
        <w:rPr>
          <w:rFonts w:hint="eastAsia"/>
          <w:b/>
          <w:bCs/>
          <w:highlight w:val="yellow"/>
        </w:rPr>
        <w:t>聚类</w:t>
      </w:r>
      <w:commentRangeEnd w:id="38"/>
      <w:r w:rsidR="000B566E">
        <w:rPr>
          <w:rStyle w:val="ad"/>
        </w:rPr>
        <w:commentReference w:id="38"/>
      </w:r>
      <w:r>
        <w:rPr>
          <w:rFonts w:hint="eastAsia"/>
        </w:rPr>
        <w:t>的。</w:t>
      </w:r>
    </w:p>
    <w:p w14:paraId="294BF56C" w14:textId="0E98F689" w:rsidR="0071685D" w:rsidRDefault="0071685D" w:rsidP="008F33F9"/>
    <w:p w14:paraId="1FA69636" w14:textId="30E7EF42" w:rsidR="001429F3" w:rsidRDefault="005C65DD" w:rsidP="008F33F9">
      <w:pPr>
        <w:rPr>
          <w:rFonts w:hint="eastAsia"/>
        </w:rPr>
      </w:pPr>
      <w:r>
        <w:rPr>
          <w:rFonts w:hint="eastAsia"/>
        </w:rPr>
        <w:t>随着时间的推移，发文数量越来越多。</w:t>
      </w:r>
      <w:r w:rsidR="00347A16">
        <w:rPr>
          <w:rFonts w:hint="eastAsia"/>
        </w:rPr>
        <w:t>产量增加了。</w:t>
      </w:r>
    </w:p>
    <w:p w14:paraId="1D36A337" w14:textId="67B39BC9" w:rsidR="0071685D" w:rsidRDefault="0071685D" w:rsidP="008F33F9">
      <w:r>
        <w:rPr>
          <w:noProof/>
        </w:rPr>
        <w:lastRenderedPageBreak/>
        <w:drawing>
          <wp:inline distT="0" distB="0" distL="0" distR="0" wp14:anchorId="4667BAC2" wp14:editId="0B497FB6">
            <wp:extent cx="5274310" cy="36258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06C4D40" w14:textId="05DC8B49" w:rsidR="001C195E" w:rsidRDefault="001C195E" w:rsidP="008F33F9"/>
    <w:p w14:paraId="78D82CE2" w14:textId="77777777" w:rsidR="001C195E" w:rsidRDefault="001C195E" w:rsidP="008F33F9"/>
    <w:p w14:paraId="0340A7E6" w14:textId="77777777" w:rsidR="00B117CA" w:rsidRPr="0043750B" w:rsidRDefault="00B117CA" w:rsidP="008F33F9">
      <w:pPr>
        <w:rPr>
          <w:rFonts w:hint="eastAsia"/>
        </w:rPr>
      </w:pPr>
    </w:p>
    <w:p w14:paraId="0BE82A2F" w14:textId="21FE19EA" w:rsidR="00E27A9D" w:rsidRPr="00B04F9C" w:rsidRDefault="00A03AA0" w:rsidP="008F38F9">
      <w:pPr>
        <w:pStyle w:val="1"/>
        <w:rPr>
          <w:rFonts w:ascii="Times New Roman" w:hAnsi="Times New Roman" w:cs="Times New Roman"/>
        </w:rPr>
      </w:pPr>
      <w:bookmarkStart w:id="39"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9"/>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lastRenderedPageBreak/>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 xml:space="preserve">Larivière V, Gingras Y. On the relationship between interdisciplinarity and scientific impact[J]. Journal of the American Society for Information Science and </w:t>
      </w:r>
      <w:r>
        <w:lastRenderedPageBreak/>
        <w:t>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 xml:space="preserve">Rafols I. Knowledge Integration and Diffusion: Measures and Mapping of Diversity and Coherence[M]. Ding Y, Rousseau R, Wolfram D, eds.//Measuring Scholarly Impact: Methods and Practice. 2014: 169-190Cham: Springer </w:t>
      </w:r>
      <w:r>
        <w:lastRenderedPageBreak/>
        <w:t>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w:t>
      </w:r>
      <w:r>
        <w:lastRenderedPageBreak/>
        <w:t xml:space="preserve">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 xml:space="preserve">Yu X, Szymanski B K, Jia T. Become a better you: Correlation between the change </w:t>
      </w:r>
      <w:r>
        <w:lastRenderedPageBreak/>
        <w:t>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lastRenderedPageBreak/>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361D187F" w:rsidR="005819E7" w:rsidRPr="00E65CF6" w:rsidRDefault="00E65CF6" w:rsidP="00E65CF6">
      <w:pPr>
        <w:pStyle w:val="1"/>
        <w:rPr>
          <w:rFonts w:ascii="Times New Roman" w:hAnsi="Times New Roman" w:cs="Times New Roman"/>
        </w:rPr>
      </w:pPr>
      <w:r>
        <w:rPr>
          <w:rFonts w:ascii="Times New Roman" w:hAnsi="Times New Roman" w:cs="Times New Roman" w:hint="eastAsia"/>
        </w:rPr>
        <w:t>10.</w:t>
      </w:r>
      <w:r w:rsidR="005819E7" w:rsidRPr="00E65CF6">
        <w:rPr>
          <w:rFonts w:ascii="Times New Roman" w:hAnsi="Times New Roman" w:cs="Times New Roman" w:hint="eastAsia"/>
        </w:rPr>
        <w:t>附录</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2B0156DE" w:rsidR="00E83BE1" w:rsidRDefault="00E83BE1">
      <w:pPr>
        <w:rPr>
          <w:rFonts w:cs="Times New Roman"/>
        </w:rPr>
      </w:pPr>
      <w:r>
        <w:rPr>
          <w:rFonts w:cs="Times New Roman" w:hint="eastAsia"/>
        </w:rPr>
        <w:t>化学领域：一般末位作者最为重要。</w:t>
      </w:r>
    </w:p>
    <w:sectPr w:rsidR="00E83BE1" w:rsidSect="00CF745B">
      <w:footerReference w:type="default" r:id="rId23"/>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 w:id="38" w:author="Xu Jiawei" w:date="2023-05-02T21:09:00Z" w:initials="XJ">
    <w:p w14:paraId="7C567EC7" w14:textId="16B68E16" w:rsidR="000B566E" w:rsidRDefault="000B566E">
      <w:pPr>
        <w:pStyle w:val="ae"/>
      </w:pPr>
      <w:r>
        <w:rPr>
          <w:rStyle w:val="ad"/>
        </w:rPr>
        <w:annotationRef/>
      </w:r>
      <w:r>
        <w:rPr>
          <w:rFonts w:hint="eastAsia"/>
        </w:rPr>
        <w:t>怎么做》</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Ex w15:paraId="7C567E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Extensible w16cex:durableId="27FBFAA2" w16cex:dateUtc="2023-05-02T13: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Id w16cid:paraId="7C567EC7" w16cid:durableId="27FBFA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B27BD8" w14:textId="77777777" w:rsidR="001E6AA9" w:rsidRDefault="001E6AA9" w:rsidP="00FF1F60">
      <w:r>
        <w:separator/>
      </w:r>
    </w:p>
  </w:endnote>
  <w:endnote w:type="continuationSeparator" w:id="0">
    <w:p w14:paraId="0B46BBB9" w14:textId="77777777" w:rsidR="001E6AA9" w:rsidRDefault="001E6AA9"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E0672" w14:textId="77777777" w:rsidR="001E6AA9" w:rsidRDefault="001E6AA9" w:rsidP="00FF1F60">
      <w:r>
        <w:separator/>
      </w:r>
    </w:p>
  </w:footnote>
  <w:footnote w:type="continuationSeparator" w:id="0">
    <w:p w14:paraId="3B54D1B5" w14:textId="77777777" w:rsidR="001E6AA9" w:rsidRDefault="001E6AA9"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9B3"/>
    <w:rsid w:val="00001A52"/>
    <w:rsid w:val="00001B8E"/>
    <w:rsid w:val="00003494"/>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E05"/>
    <w:rsid w:val="000255CC"/>
    <w:rsid w:val="00025C58"/>
    <w:rsid w:val="00025DD2"/>
    <w:rsid w:val="000262AA"/>
    <w:rsid w:val="000265F9"/>
    <w:rsid w:val="00026810"/>
    <w:rsid w:val="000268FE"/>
    <w:rsid w:val="00026A44"/>
    <w:rsid w:val="00026B42"/>
    <w:rsid w:val="00026D4D"/>
    <w:rsid w:val="0002728A"/>
    <w:rsid w:val="000273F2"/>
    <w:rsid w:val="0002765E"/>
    <w:rsid w:val="00027764"/>
    <w:rsid w:val="0002778E"/>
    <w:rsid w:val="000277B3"/>
    <w:rsid w:val="000300EC"/>
    <w:rsid w:val="0003013A"/>
    <w:rsid w:val="0003026F"/>
    <w:rsid w:val="00030316"/>
    <w:rsid w:val="0003036D"/>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4024C"/>
    <w:rsid w:val="000407C7"/>
    <w:rsid w:val="000408BD"/>
    <w:rsid w:val="00040BA0"/>
    <w:rsid w:val="00040C58"/>
    <w:rsid w:val="00040E94"/>
    <w:rsid w:val="00041296"/>
    <w:rsid w:val="000417CA"/>
    <w:rsid w:val="0004272C"/>
    <w:rsid w:val="00042825"/>
    <w:rsid w:val="00042899"/>
    <w:rsid w:val="000429A6"/>
    <w:rsid w:val="00042A1C"/>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FA"/>
    <w:rsid w:val="00052450"/>
    <w:rsid w:val="00052551"/>
    <w:rsid w:val="000525A2"/>
    <w:rsid w:val="000528A4"/>
    <w:rsid w:val="00053920"/>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2A62"/>
    <w:rsid w:val="000632F8"/>
    <w:rsid w:val="00063D00"/>
    <w:rsid w:val="00063F79"/>
    <w:rsid w:val="0006471E"/>
    <w:rsid w:val="0006576E"/>
    <w:rsid w:val="00065A67"/>
    <w:rsid w:val="000664F0"/>
    <w:rsid w:val="00066B2F"/>
    <w:rsid w:val="00066DC9"/>
    <w:rsid w:val="00066F75"/>
    <w:rsid w:val="0006712A"/>
    <w:rsid w:val="000671D9"/>
    <w:rsid w:val="000674B7"/>
    <w:rsid w:val="000678DC"/>
    <w:rsid w:val="00067AB5"/>
    <w:rsid w:val="000700E7"/>
    <w:rsid w:val="0007038D"/>
    <w:rsid w:val="0007065D"/>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42"/>
    <w:rsid w:val="000830C4"/>
    <w:rsid w:val="00083406"/>
    <w:rsid w:val="000837C3"/>
    <w:rsid w:val="00083DC4"/>
    <w:rsid w:val="00083F34"/>
    <w:rsid w:val="00084335"/>
    <w:rsid w:val="00084939"/>
    <w:rsid w:val="00084B5A"/>
    <w:rsid w:val="000850B0"/>
    <w:rsid w:val="000853F7"/>
    <w:rsid w:val="00085B98"/>
    <w:rsid w:val="000862F7"/>
    <w:rsid w:val="0008713A"/>
    <w:rsid w:val="0008715A"/>
    <w:rsid w:val="0008738E"/>
    <w:rsid w:val="000873FD"/>
    <w:rsid w:val="00087F0E"/>
    <w:rsid w:val="000910A3"/>
    <w:rsid w:val="000912C9"/>
    <w:rsid w:val="00091425"/>
    <w:rsid w:val="00091938"/>
    <w:rsid w:val="00091983"/>
    <w:rsid w:val="000919BE"/>
    <w:rsid w:val="000919D1"/>
    <w:rsid w:val="00092C81"/>
    <w:rsid w:val="00093132"/>
    <w:rsid w:val="0009347D"/>
    <w:rsid w:val="00093875"/>
    <w:rsid w:val="00093BD0"/>
    <w:rsid w:val="00093C97"/>
    <w:rsid w:val="00094731"/>
    <w:rsid w:val="00094D0A"/>
    <w:rsid w:val="0009597B"/>
    <w:rsid w:val="00095F3E"/>
    <w:rsid w:val="00096AD0"/>
    <w:rsid w:val="00096C2B"/>
    <w:rsid w:val="00097257"/>
    <w:rsid w:val="0009738E"/>
    <w:rsid w:val="000A0188"/>
    <w:rsid w:val="000A05D9"/>
    <w:rsid w:val="000A0786"/>
    <w:rsid w:val="000A0803"/>
    <w:rsid w:val="000A166F"/>
    <w:rsid w:val="000A1F3D"/>
    <w:rsid w:val="000A2006"/>
    <w:rsid w:val="000A2B6C"/>
    <w:rsid w:val="000A2C7D"/>
    <w:rsid w:val="000A3103"/>
    <w:rsid w:val="000A3A2A"/>
    <w:rsid w:val="000A3AFE"/>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66E"/>
    <w:rsid w:val="000B5D94"/>
    <w:rsid w:val="000B5EC0"/>
    <w:rsid w:val="000B691A"/>
    <w:rsid w:val="000B6E4F"/>
    <w:rsid w:val="000B7798"/>
    <w:rsid w:val="000B78A4"/>
    <w:rsid w:val="000B7BFF"/>
    <w:rsid w:val="000B7CAD"/>
    <w:rsid w:val="000B7ED8"/>
    <w:rsid w:val="000C0949"/>
    <w:rsid w:val="000C0E87"/>
    <w:rsid w:val="000C1BC3"/>
    <w:rsid w:val="000C203F"/>
    <w:rsid w:val="000C2113"/>
    <w:rsid w:val="000C2822"/>
    <w:rsid w:val="000C2A80"/>
    <w:rsid w:val="000C2CF4"/>
    <w:rsid w:val="000C2D53"/>
    <w:rsid w:val="000C3653"/>
    <w:rsid w:val="000C39D9"/>
    <w:rsid w:val="000C4074"/>
    <w:rsid w:val="000C4397"/>
    <w:rsid w:val="000C448A"/>
    <w:rsid w:val="000C59C3"/>
    <w:rsid w:val="000C5E50"/>
    <w:rsid w:val="000C6EA9"/>
    <w:rsid w:val="000C7B5B"/>
    <w:rsid w:val="000C7D6D"/>
    <w:rsid w:val="000C7DB5"/>
    <w:rsid w:val="000D03C2"/>
    <w:rsid w:val="000D067A"/>
    <w:rsid w:val="000D0851"/>
    <w:rsid w:val="000D0859"/>
    <w:rsid w:val="000D0B98"/>
    <w:rsid w:val="000D155D"/>
    <w:rsid w:val="000D1D65"/>
    <w:rsid w:val="000D276B"/>
    <w:rsid w:val="000D2DE0"/>
    <w:rsid w:val="000D316C"/>
    <w:rsid w:val="000D35CA"/>
    <w:rsid w:val="000D3CA7"/>
    <w:rsid w:val="000D4258"/>
    <w:rsid w:val="000D4C6E"/>
    <w:rsid w:val="000D50F6"/>
    <w:rsid w:val="000D536A"/>
    <w:rsid w:val="000D621B"/>
    <w:rsid w:val="000D7167"/>
    <w:rsid w:val="000D716E"/>
    <w:rsid w:val="000D737D"/>
    <w:rsid w:val="000D78B6"/>
    <w:rsid w:val="000D7A1D"/>
    <w:rsid w:val="000D7E70"/>
    <w:rsid w:val="000E0160"/>
    <w:rsid w:val="000E068F"/>
    <w:rsid w:val="000E0EA8"/>
    <w:rsid w:val="000E0F4B"/>
    <w:rsid w:val="000E10D7"/>
    <w:rsid w:val="000E1356"/>
    <w:rsid w:val="000E196C"/>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16"/>
    <w:rsid w:val="000F259F"/>
    <w:rsid w:val="000F271E"/>
    <w:rsid w:val="000F2738"/>
    <w:rsid w:val="000F28B5"/>
    <w:rsid w:val="000F29FD"/>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C3C"/>
    <w:rsid w:val="000F742A"/>
    <w:rsid w:val="001002C2"/>
    <w:rsid w:val="00100445"/>
    <w:rsid w:val="00100B10"/>
    <w:rsid w:val="00100CDC"/>
    <w:rsid w:val="0010156B"/>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DD1"/>
    <w:rsid w:val="00107092"/>
    <w:rsid w:val="00107455"/>
    <w:rsid w:val="00107AF6"/>
    <w:rsid w:val="00107D68"/>
    <w:rsid w:val="00107DC4"/>
    <w:rsid w:val="00107FFC"/>
    <w:rsid w:val="001100AF"/>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E84"/>
    <w:rsid w:val="001175CA"/>
    <w:rsid w:val="00117B3A"/>
    <w:rsid w:val="00117B47"/>
    <w:rsid w:val="001204E2"/>
    <w:rsid w:val="00120BD7"/>
    <w:rsid w:val="00120D5D"/>
    <w:rsid w:val="00120DD4"/>
    <w:rsid w:val="001214DB"/>
    <w:rsid w:val="001222C6"/>
    <w:rsid w:val="00123307"/>
    <w:rsid w:val="0012365D"/>
    <w:rsid w:val="001236C8"/>
    <w:rsid w:val="00123DDB"/>
    <w:rsid w:val="00124199"/>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48B3"/>
    <w:rsid w:val="001358D7"/>
    <w:rsid w:val="00135A16"/>
    <w:rsid w:val="001362D1"/>
    <w:rsid w:val="001366E6"/>
    <w:rsid w:val="0013764E"/>
    <w:rsid w:val="00140180"/>
    <w:rsid w:val="001410B5"/>
    <w:rsid w:val="001411FB"/>
    <w:rsid w:val="0014138C"/>
    <w:rsid w:val="00141917"/>
    <w:rsid w:val="00141E2E"/>
    <w:rsid w:val="001426BE"/>
    <w:rsid w:val="001429F3"/>
    <w:rsid w:val="00142B6F"/>
    <w:rsid w:val="00142F7B"/>
    <w:rsid w:val="00143FCA"/>
    <w:rsid w:val="00146094"/>
    <w:rsid w:val="001469A2"/>
    <w:rsid w:val="0014728C"/>
    <w:rsid w:val="00147400"/>
    <w:rsid w:val="001474CD"/>
    <w:rsid w:val="00147741"/>
    <w:rsid w:val="00147881"/>
    <w:rsid w:val="0015001C"/>
    <w:rsid w:val="00150273"/>
    <w:rsid w:val="001504AD"/>
    <w:rsid w:val="0015067A"/>
    <w:rsid w:val="00150932"/>
    <w:rsid w:val="00150D11"/>
    <w:rsid w:val="0015152D"/>
    <w:rsid w:val="00151634"/>
    <w:rsid w:val="001516B9"/>
    <w:rsid w:val="001527CF"/>
    <w:rsid w:val="001528EA"/>
    <w:rsid w:val="00152B83"/>
    <w:rsid w:val="001530CC"/>
    <w:rsid w:val="00154008"/>
    <w:rsid w:val="001541FC"/>
    <w:rsid w:val="0015442C"/>
    <w:rsid w:val="00154B45"/>
    <w:rsid w:val="00154B4F"/>
    <w:rsid w:val="00154D26"/>
    <w:rsid w:val="00154D48"/>
    <w:rsid w:val="001551FE"/>
    <w:rsid w:val="00155393"/>
    <w:rsid w:val="00155ADD"/>
    <w:rsid w:val="00155AED"/>
    <w:rsid w:val="00156365"/>
    <w:rsid w:val="001564A2"/>
    <w:rsid w:val="00156C84"/>
    <w:rsid w:val="00156E08"/>
    <w:rsid w:val="001571B8"/>
    <w:rsid w:val="001577A5"/>
    <w:rsid w:val="00157A5E"/>
    <w:rsid w:val="00157A84"/>
    <w:rsid w:val="00157D9E"/>
    <w:rsid w:val="00160B92"/>
    <w:rsid w:val="001612F4"/>
    <w:rsid w:val="0016156E"/>
    <w:rsid w:val="00161632"/>
    <w:rsid w:val="001619BF"/>
    <w:rsid w:val="00162214"/>
    <w:rsid w:val="001624F3"/>
    <w:rsid w:val="00162B71"/>
    <w:rsid w:val="00162D29"/>
    <w:rsid w:val="001632BE"/>
    <w:rsid w:val="001633C7"/>
    <w:rsid w:val="00163502"/>
    <w:rsid w:val="00163E2A"/>
    <w:rsid w:val="0016402C"/>
    <w:rsid w:val="00164165"/>
    <w:rsid w:val="00164220"/>
    <w:rsid w:val="0016471D"/>
    <w:rsid w:val="00164820"/>
    <w:rsid w:val="0016485C"/>
    <w:rsid w:val="00164885"/>
    <w:rsid w:val="00165518"/>
    <w:rsid w:val="0016554B"/>
    <w:rsid w:val="00165F54"/>
    <w:rsid w:val="001661FA"/>
    <w:rsid w:val="00166214"/>
    <w:rsid w:val="001664B7"/>
    <w:rsid w:val="00166526"/>
    <w:rsid w:val="00166963"/>
    <w:rsid w:val="00166B75"/>
    <w:rsid w:val="00166FB6"/>
    <w:rsid w:val="001673E1"/>
    <w:rsid w:val="0016755E"/>
    <w:rsid w:val="00170350"/>
    <w:rsid w:val="0017058A"/>
    <w:rsid w:val="001716FD"/>
    <w:rsid w:val="00171AD5"/>
    <w:rsid w:val="00172166"/>
    <w:rsid w:val="001721E0"/>
    <w:rsid w:val="00172364"/>
    <w:rsid w:val="00172411"/>
    <w:rsid w:val="00172455"/>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93E"/>
    <w:rsid w:val="00182C7F"/>
    <w:rsid w:val="00182F34"/>
    <w:rsid w:val="001831EB"/>
    <w:rsid w:val="001832FC"/>
    <w:rsid w:val="0018388E"/>
    <w:rsid w:val="00183A5A"/>
    <w:rsid w:val="00183E09"/>
    <w:rsid w:val="00183E0A"/>
    <w:rsid w:val="00184D1E"/>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9A0"/>
    <w:rsid w:val="001A3B63"/>
    <w:rsid w:val="001A3E22"/>
    <w:rsid w:val="001A41C9"/>
    <w:rsid w:val="001A429B"/>
    <w:rsid w:val="001A441C"/>
    <w:rsid w:val="001A4575"/>
    <w:rsid w:val="001A4912"/>
    <w:rsid w:val="001A4A80"/>
    <w:rsid w:val="001A4F5D"/>
    <w:rsid w:val="001A5157"/>
    <w:rsid w:val="001A56D5"/>
    <w:rsid w:val="001A611E"/>
    <w:rsid w:val="001A62E6"/>
    <w:rsid w:val="001A686F"/>
    <w:rsid w:val="001A7018"/>
    <w:rsid w:val="001A7055"/>
    <w:rsid w:val="001A71BF"/>
    <w:rsid w:val="001A7A35"/>
    <w:rsid w:val="001B03BD"/>
    <w:rsid w:val="001B04D7"/>
    <w:rsid w:val="001B0550"/>
    <w:rsid w:val="001B0589"/>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67C8"/>
    <w:rsid w:val="001C6C03"/>
    <w:rsid w:val="001C6E87"/>
    <w:rsid w:val="001C6F2D"/>
    <w:rsid w:val="001C6F8E"/>
    <w:rsid w:val="001C74EA"/>
    <w:rsid w:val="001C7988"/>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497"/>
    <w:rsid w:val="001D3B96"/>
    <w:rsid w:val="001D3BDB"/>
    <w:rsid w:val="001D3C96"/>
    <w:rsid w:val="001D4638"/>
    <w:rsid w:val="001D4A19"/>
    <w:rsid w:val="001D4A91"/>
    <w:rsid w:val="001D58ED"/>
    <w:rsid w:val="001D6825"/>
    <w:rsid w:val="001D68D2"/>
    <w:rsid w:val="001D71AF"/>
    <w:rsid w:val="001D76F1"/>
    <w:rsid w:val="001D7A4A"/>
    <w:rsid w:val="001D7E7F"/>
    <w:rsid w:val="001E08B8"/>
    <w:rsid w:val="001E0F6D"/>
    <w:rsid w:val="001E12D3"/>
    <w:rsid w:val="001E25E7"/>
    <w:rsid w:val="001E2A7E"/>
    <w:rsid w:val="001E2AD0"/>
    <w:rsid w:val="001E2D78"/>
    <w:rsid w:val="001E2D9C"/>
    <w:rsid w:val="001E3995"/>
    <w:rsid w:val="001E3A7E"/>
    <w:rsid w:val="001E3BE7"/>
    <w:rsid w:val="001E3C72"/>
    <w:rsid w:val="001E3CA2"/>
    <w:rsid w:val="001E4829"/>
    <w:rsid w:val="001E4879"/>
    <w:rsid w:val="001E52FB"/>
    <w:rsid w:val="001E5ABE"/>
    <w:rsid w:val="001E5F13"/>
    <w:rsid w:val="001E6182"/>
    <w:rsid w:val="001E61C5"/>
    <w:rsid w:val="001E66EF"/>
    <w:rsid w:val="001E6AA9"/>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3013"/>
    <w:rsid w:val="00213116"/>
    <w:rsid w:val="00213496"/>
    <w:rsid w:val="002135B9"/>
    <w:rsid w:val="00213976"/>
    <w:rsid w:val="00213DB6"/>
    <w:rsid w:val="002141E9"/>
    <w:rsid w:val="00214775"/>
    <w:rsid w:val="002151AA"/>
    <w:rsid w:val="00215357"/>
    <w:rsid w:val="00215C44"/>
    <w:rsid w:val="00215F94"/>
    <w:rsid w:val="0021652F"/>
    <w:rsid w:val="002165E1"/>
    <w:rsid w:val="002165FA"/>
    <w:rsid w:val="00216F25"/>
    <w:rsid w:val="00217275"/>
    <w:rsid w:val="0021775F"/>
    <w:rsid w:val="00217C1C"/>
    <w:rsid w:val="00217C79"/>
    <w:rsid w:val="00217D29"/>
    <w:rsid w:val="00217DA9"/>
    <w:rsid w:val="00217E53"/>
    <w:rsid w:val="002216FB"/>
    <w:rsid w:val="002219CE"/>
    <w:rsid w:val="00221B2A"/>
    <w:rsid w:val="00221BE2"/>
    <w:rsid w:val="002224F8"/>
    <w:rsid w:val="00222750"/>
    <w:rsid w:val="002228DE"/>
    <w:rsid w:val="00222A8A"/>
    <w:rsid w:val="002238EF"/>
    <w:rsid w:val="00223A95"/>
    <w:rsid w:val="002244C0"/>
    <w:rsid w:val="00225432"/>
    <w:rsid w:val="002262CF"/>
    <w:rsid w:val="00226411"/>
    <w:rsid w:val="00226C29"/>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323F"/>
    <w:rsid w:val="00233341"/>
    <w:rsid w:val="002339CA"/>
    <w:rsid w:val="00233D8D"/>
    <w:rsid w:val="00234085"/>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A8"/>
    <w:rsid w:val="0024289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CC"/>
    <w:rsid w:val="0025373E"/>
    <w:rsid w:val="00253954"/>
    <w:rsid w:val="00254536"/>
    <w:rsid w:val="00254E1D"/>
    <w:rsid w:val="0025622F"/>
    <w:rsid w:val="00256399"/>
    <w:rsid w:val="00257A8D"/>
    <w:rsid w:val="00257C61"/>
    <w:rsid w:val="00257E08"/>
    <w:rsid w:val="00257E4F"/>
    <w:rsid w:val="00260F8F"/>
    <w:rsid w:val="002610A3"/>
    <w:rsid w:val="002616C4"/>
    <w:rsid w:val="00261A5B"/>
    <w:rsid w:val="00262149"/>
    <w:rsid w:val="00262830"/>
    <w:rsid w:val="00262A0B"/>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9DE"/>
    <w:rsid w:val="00273E33"/>
    <w:rsid w:val="00274213"/>
    <w:rsid w:val="002742A9"/>
    <w:rsid w:val="00274A95"/>
    <w:rsid w:val="00274AC6"/>
    <w:rsid w:val="00274E59"/>
    <w:rsid w:val="00274FBA"/>
    <w:rsid w:val="0027510B"/>
    <w:rsid w:val="00275545"/>
    <w:rsid w:val="002758C2"/>
    <w:rsid w:val="00276856"/>
    <w:rsid w:val="00276CF0"/>
    <w:rsid w:val="00276D14"/>
    <w:rsid w:val="00277249"/>
    <w:rsid w:val="00277FAF"/>
    <w:rsid w:val="00277FF1"/>
    <w:rsid w:val="0028012E"/>
    <w:rsid w:val="0028069D"/>
    <w:rsid w:val="002807F7"/>
    <w:rsid w:val="0028095B"/>
    <w:rsid w:val="002812BA"/>
    <w:rsid w:val="00281308"/>
    <w:rsid w:val="0028195D"/>
    <w:rsid w:val="0028200B"/>
    <w:rsid w:val="002826E6"/>
    <w:rsid w:val="00282EB4"/>
    <w:rsid w:val="00282EFB"/>
    <w:rsid w:val="0028378F"/>
    <w:rsid w:val="00283FE8"/>
    <w:rsid w:val="002840DA"/>
    <w:rsid w:val="002847BF"/>
    <w:rsid w:val="00284AE3"/>
    <w:rsid w:val="00284D52"/>
    <w:rsid w:val="00284ECD"/>
    <w:rsid w:val="00284EE0"/>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61F"/>
    <w:rsid w:val="002918FD"/>
    <w:rsid w:val="00292207"/>
    <w:rsid w:val="002923B1"/>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0F4"/>
    <w:rsid w:val="002A42A6"/>
    <w:rsid w:val="002A4302"/>
    <w:rsid w:val="002A46DE"/>
    <w:rsid w:val="002A4772"/>
    <w:rsid w:val="002A4C4C"/>
    <w:rsid w:val="002A4C53"/>
    <w:rsid w:val="002A4D14"/>
    <w:rsid w:val="002A4FC5"/>
    <w:rsid w:val="002A5167"/>
    <w:rsid w:val="002A5306"/>
    <w:rsid w:val="002A5B49"/>
    <w:rsid w:val="002A6458"/>
    <w:rsid w:val="002A7CE6"/>
    <w:rsid w:val="002B0165"/>
    <w:rsid w:val="002B0FCB"/>
    <w:rsid w:val="002B167E"/>
    <w:rsid w:val="002B18F5"/>
    <w:rsid w:val="002B1B5F"/>
    <w:rsid w:val="002B1D55"/>
    <w:rsid w:val="002B2121"/>
    <w:rsid w:val="002B2C07"/>
    <w:rsid w:val="002B324A"/>
    <w:rsid w:val="002B3BF4"/>
    <w:rsid w:val="002B4498"/>
    <w:rsid w:val="002B4951"/>
    <w:rsid w:val="002B518E"/>
    <w:rsid w:val="002B5955"/>
    <w:rsid w:val="002B5DD4"/>
    <w:rsid w:val="002B6807"/>
    <w:rsid w:val="002B6C01"/>
    <w:rsid w:val="002B7286"/>
    <w:rsid w:val="002C0380"/>
    <w:rsid w:val="002C0F64"/>
    <w:rsid w:val="002C163D"/>
    <w:rsid w:val="002C1FEB"/>
    <w:rsid w:val="002C2057"/>
    <w:rsid w:val="002C214A"/>
    <w:rsid w:val="002C2647"/>
    <w:rsid w:val="002C271B"/>
    <w:rsid w:val="002C2B9E"/>
    <w:rsid w:val="002C2E3B"/>
    <w:rsid w:val="002C3DD3"/>
    <w:rsid w:val="002C3E46"/>
    <w:rsid w:val="002C3F69"/>
    <w:rsid w:val="002C42E1"/>
    <w:rsid w:val="002C444D"/>
    <w:rsid w:val="002C485D"/>
    <w:rsid w:val="002C4DDB"/>
    <w:rsid w:val="002C5749"/>
    <w:rsid w:val="002C5A5A"/>
    <w:rsid w:val="002C5C0A"/>
    <w:rsid w:val="002C5F96"/>
    <w:rsid w:val="002C6F1F"/>
    <w:rsid w:val="002C75D1"/>
    <w:rsid w:val="002C7737"/>
    <w:rsid w:val="002C7E41"/>
    <w:rsid w:val="002D03C7"/>
    <w:rsid w:val="002D03FF"/>
    <w:rsid w:val="002D103E"/>
    <w:rsid w:val="002D11B4"/>
    <w:rsid w:val="002D12DB"/>
    <w:rsid w:val="002D157E"/>
    <w:rsid w:val="002D15A8"/>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29D"/>
    <w:rsid w:val="002E28C1"/>
    <w:rsid w:val="002E2A36"/>
    <w:rsid w:val="002E31B1"/>
    <w:rsid w:val="002E3489"/>
    <w:rsid w:val="002E3C8F"/>
    <w:rsid w:val="002E4074"/>
    <w:rsid w:val="002E4156"/>
    <w:rsid w:val="002E5033"/>
    <w:rsid w:val="002E5248"/>
    <w:rsid w:val="002E552F"/>
    <w:rsid w:val="002E61FC"/>
    <w:rsid w:val="002E678D"/>
    <w:rsid w:val="002E6A4F"/>
    <w:rsid w:val="002E6F6C"/>
    <w:rsid w:val="002E6FC5"/>
    <w:rsid w:val="002E767A"/>
    <w:rsid w:val="002E7697"/>
    <w:rsid w:val="002E76AC"/>
    <w:rsid w:val="002F0090"/>
    <w:rsid w:val="002F05DD"/>
    <w:rsid w:val="002F0AA1"/>
    <w:rsid w:val="002F0F52"/>
    <w:rsid w:val="002F122E"/>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68ED"/>
    <w:rsid w:val="002F6F4E"/>
    <w:rsid w:val="002F6FA1"/>
    <w:rsid w:val="002F7A3E"/>
    <w:rsid w:val="002F7CF3"/>
    <w:rsid w:val="003004CD"/>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5F8D"/>
    <w:rsid w:val="003060FC"/>
    <w:rsid w:val="00306C67"/>
    <w:rsid w:val="00307906"/>
    <w:rsid w:val="0030792D"/>
    <w:rsid w:val="003103E0"/>
    <w:rsid w:val="003105AE"/>
    <w:rsid w:val="00310821"/>
    <w:rsid w:val="003111A5"/>
    <w:rsid w:val="00311256"/>
    <w:rsid w:val="003117E2"/>
    <w:rsid w:val="00311B22"/>
    <w:rsid w:val="00312399"/>
    <w:rsid w:val="0031257F"/>
    <w:rsid w:val="0031367D"/>
    <w:rsid w:val="003137B3"/>
    <w:rsid w:val="003138A5"/>
    <w:rsid w:val="003145B3"/>
    <w:rsid w:val="00314889"/>
    <w:rsid w:val="00314DB0"/>
    <w:rsid w:val="00315511"/>
    <w:rsid w:val="00315800"/>
    <w:rsid w:val="00315BF6"/>
    <w:rsid w:val="00315D2A"/>
    <w:rsid w:val="00315DD3"/>
    <w:rsid w:val="0031685C"/>
    <w:rsid w:val="003168EA"/>
    <w:rsid w:val="0031767D"/>
    <w:rsid w:val="00320134"/>
    <w:rsid w:val="003205CD"/>
    <w:rsid w:val="00321AC0"/>
    <w:rsid w:val="00321BBE"/>
    <w:rsid w:val="00321DDE"/>
    <w:rsid w:val="003221B7"/>
    <w:rsid w:val="003221DB"/>
    <w:rsid w:val="0032257E"/>
    <w:rsid w:val="0032259D"/>
    <w:rsid w:val="003241C4"/>
    <w:rsid w:val="003243D4"/>
    <w:rsid w:val="0032462B"/>
    <w:rsid w:val="00324B1D"/>
    <w:rsid w:val="00324C82"/>
    <w:rsid w:val="00325033"/>
    <w:rsid w:val="00325347"/>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C2D"/>
    <w:rsid w:val="003351B5"/>
    <w:rsid w:val="00335223"/>
    <w:rsid w:val="0033528D"/>
    <w:rsid w:val="003358C7"/>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681E"/>
    <w:rsid w:val="00347410"/>
    <w:rsid w:val="00347A16"/>
    <w:rsid w:val="00347B6A"/>
    <w:rsid w:val="00347E3B"/>
    <w:rsid w:val="00350D77"/>
    <w:rsid w:val="00351517"/>
    <w:rsid w:val="00351A9D"/>
    <w:rsid w:val="00351C51"/>
    <w:rsid w:val="00352AD9"/>
    <w:rsid w:val="00352E0A"/>
    <w:rsid w:val="00352ECA"/>
    <w:rsid w:val="00353216"/>
    <w:rsid w:val="0035368D"/>
    <w:rsid w:val="003539E5"/>
    <w:rsid w:val="00354059"/>
    <w:rsid w:val="003547B1"/>
    <w:rsid w:val="00354B48"/>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D0C"/>
    <w:rsid w:val="003649DC"/>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C8"/>
    <w:rsid w:val="0037533A"/>
    <w:rsid w:val="003755AB"/>
    <w:rsid w:val="003757C8"/>
    <w:rsid w:val="0037589D"/>
    <w:rsid w:val="00375E76"/>
    <w:rsid w:val="003760AD"/>
    <w:rsid w:val="00376834"/>
    <w:rsid w:val="00376FB7"/>
    <w:rsid w:val="00377E4B"/>
    <w:rsid w:val="00380201"/>
    <w:rsid w:val="003808FA"/>
    <w:rsid w:val="0038114E"/>
    <w:rsid w:val="003812F2"/>
    <w:rsid w:val="003814EB"/>
    <w:rsid w:val="00382585"/>
    <w:rsid w:val="00383970"/>
    <w:rsid w:val="00383E88"/>
    <w:rsid w:val="003842DD"/>
    <w:rsid w:val="0038449E"/>
    <w:rsid w:val="003852A3"/>
    <w:rsid w:val="00385A6C"/>
    <w:rsid w:val="00385CD7"/>
    <w:rsid w:val="00385FEA"/>
    <w:rsid w:val="0038616A"/>
    <w:rsid w:val="00386639"/>
    <w:rsid w:val="00386C0B"/>
    <w:rsid w:val="00386FE0"/>
    <w:rsid w:val="003879A5"/>
    <w:rsid w:val="00387A80"/>
    <w:rsid w:val="00390BC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626A"/>
    <w:rsid w:val="003A62E7"/>
    <w:rsid w:val="003A6481"/>
    <w:rsid w:val="003A6864"/>
    <w:rsid w:val="003A73A7"/>
    <w:rsid w:val="003A75DB"/>
    <w:rsid w:val="003A7FF6"/>
    <w:rsid w:val="003B029C"/>
    <w:rsid w:val="003B030C"/>
    <w:rsid w:val="003B07BD"/>
    <w:rsid w:val="003B0C33"/>
    <w:rsid w:val="003B0CA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C0"/>
    <w:rsid w:val="003C07FF"/>
    <w:rsid w:val="003C0BDA"/>
    <w:rsid w:val="003C0D05"/>
    <w:rsid w:val="003C1D9E"/>
    <w:rsid w:val="003C2095"/>
    <w:rsid w:val="003C284B"/>
    <w:rsid w:val="003C2979"/>
    <w:rsid w:val="003C2C26"/>
    <w:rsid w:val="003C3A1C"/>
    <w:rsid w:val="003C4462"/>
    <w:rsid w:val="003C4CCE"/>
    <w:rsid w:val="003C56DD"/>
    <w:rsid w:val="003C588D"/>
    <w:rsid w:val="003C5AAF"/>
    <w:rsid w:val="003C5FD5"/>
    <w:rsid w:val="003C6746"/>
    <w:rsid w:val="003C6B87"/>
    <w:rsid w:val="003C711B"/>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636E"/>
    <w:rsid w:val="003D6763"/>
    <w:rsid w:val="003D6C77"/>
    <w:rsid w:val="003D6CE3"/>
    <w:rsid w:val="003D6F6D"/>
    <w:rsid w:val="003D6F70"/>
    <w:rsid w:val="003D78D0"/>
    <w:rsid w:val="003D78E3"/>
    <w:rsid w:val="003E020B"/>
    <w:rsid w:val="003E0814"/>
    <w:rsid w:val="003E0B97"/>
    <w:rsid w:val="003E1418"/>
    <w:rsid w:val="003E1787"/>
    <w:rsid w:val="003E1B97"/>
    <w:rsid w:val="003E291F"/>
    <w:rsid w:val="003E2CAA"/>
    <w:rsid w:val="003E3019"/>
    <w:rsid w:val="003E37E9"/>
    <w:rsid w:val="003E3979"/>
    <w:rsid w:val="003E3D16"/>
    <w:rsid w:val="003E4793"/>
    <w:rsid w:val="003E4827"/>
    <w:rsid w:val="003E4DDA"/>
    <w:rsid w:val="003E507C"/>
    <w:rsid w:val="003E52D6"/>
    <w:rsid w:val="003E656F"/>
    <w:rsid w:val="003E78EF"/>
    <w:rsid w:val="003E78F7"/>
    <w:rsid w:val="003E79F6"/>
    <w:rsid w:val="003F05B1"/>
    <w:rsid w:val="003F062F"/>
    <w:rsid w:val="003F078D"/>
    <w:rsid w:val="003F0A22"/>
    <w:rsid w:val="003F0AF1"/>
    <w:rsid w:val="003F0E64"/>
    <w:rsid w:val="003F1775"/>
    <w:rsid w:val="003F17D0"/>
    <w:rsid w:val="003F2F7A"/>
    <w:rsid w:val="003F48D2"/>
    <w:rsid w:val="003F4E6D"/>
    <w:rsid w:val="003F530D"/>
    <w:rsid w:val="003F532A"/>
    <w:rsid w:val="003F534A"/>
    <w:rsid w:val="003F568B"/>
    <w:rsid w:val="003F70F3"/>
    <w:rsid w:val="003F7183"/>
    <w:rsid w:val="003F7361"/>
    <w:rsid w:val="003F74DC"/>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5B74"/>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772"/>
    <w:rsid w:val="00422062"/>
    <w:rsid w:val="004221E5"/>
    <w:rsid w:val="00422323"/>
    <w:rsid w:val="004226EA"/>
    <w:rsid w:val="00422714"/>
    <w:rsid w:val="00422DFD"/>
    <w:rsid w:val="004237F6"/>
    <w:rsid w:val="00423B76"/>
    <w:rsid w:val="00423E8D"/>
    <w:rsid w:val="004242BA"/>
    <w:rsid w:val="00424395"/>
    <w:rsid w:val="0042483E"/>
    <w:rsid w:val="00424B95"/>
    <w:rsid w:val="00424C12"/>
    <w:rsid w:val="00425032"/>
    <w:rsid w:val="00425100"/>
    <w:rsid w:val="004251F3"/>
    <w:rsid w:val="00425435"/>
    <w:rsid w:val="00425986"/>
    <w:rsid w:val="00425C4A"/>
    <w:rsid w:val="00425E20"/>
    <w:rsid w:val="004261DE"/>
    <w:rsid w:val="00426261"/>
    <w:rsid w:val="00426D51"/>
    <w:rsid w:val="00427480"/>
    <w:rsid w:val="00427869"/>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F26"/>
    <w:rsid w:val="004404A5"/>
    <w:rsid w:val="00440BBB"/>
    <w:rsid w:val="004413DB"/>
    <w:rsid w:val="0044204C"/>
    <w:rsid w:val="0044234F"/>
    <w:rsid w:val="00442749"/>
    <w:rsid w:val="00442A6A"/>
    <w:rsid w:val="0044390A"/>
    <w:rsid w:val="0044395C"/>
    <w:rsid w:val="00443EBC"/>
    <w:rsid w:val="00444490"/>
    <w:rsid w:val="00444696"/>
    <w:rsid w:val="004449D5"/>
    <w:rsid w:val="00445473"/>
    <w:rsid w:val="004454EF"/>
    <w:rsid w:val="00445699"/>
    <w:rsid w:val="00445E45"/>
    <w:rsid w:val="00445EC5"/>
    <w:rsid w:val="0044636F"/>
    <w:rsid w:val="00446DBF"/>
    <w:rsid w:val="0044729E"/>
    <w:rsid w:val="00447FBF"/>
    <w:rsid w:val="00450001"/>
    <w:rsid w:val="004503FD"/>
    <w:rsid w:val="00450881"/>
    <w:rsid w:val="00450A30"/>
    <w:rsid w:val="00450CAA"/>
    <w:rsid w:val="00450D3E"/>
    <w:rsid w:val="00451A96"/>
    <w:rsid w:val="00452140"/>
    <w:rsid w:val="004526F8"/>
    <w:rsid w:val="00452A66"/>
    <w:rsid w:val="00452E64"/>
    <w:rsid w:val="00453BDE"/>
    <w:rsid w:val="0045458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7D5"/>
    <w:rsid w:val="004757DC"/>
    <w:rsid w:val="00475AEA"/>
    <w:rsid w:val="00475C94"/>
    <w:rsid w:val="004762EB"/>
    <w:rsid w:val="004768BE"/>
    <w:rsid w:val="00476974"/>
    <w:rsid w:val="00476A42"/>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316"/>
    <w:rsid w:val="0048754A"/>
    <w:rsid w:val="00487A06"/>
    <w:rsid w:val="0049024D"/>
    <w:rsid w:val="00491196"/>
    <w:rsid w:val="00491440"/>
    <w:rsid w:val="004921BB"/>
    <w:rsid w:val="00492EED"/>
    <w:rsid w:val="0049397C"/>
    <w:rsid w:val="00493DA1"/>
    <w:rsid w:val="00494121"/>
    <w:rsid w:val="004941DD"/>
    <w:rsid w:val="00494763"/>
    <w:rsid w:val="00494ABC"/>
    <w:rsid w:val="00494DB8"/>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A2D"/>
    <w:rsid w:val="004A2E0D"/>
    <w:rsid w:val="004A2E8F"/>
    <w:rsid w:val="004A345C"/>
    <w:rsid w:val="004A34D8"/>
    <w:rsid w:val="004A364F"/>
    <w:rsid w:val="004A3B70"/>
    <w:rsid w:val="004A3CF3"/>
    <w:rsid w:val="004A4291"/>
    <w:rsid w:val="004A4B1E"/>
    <w:rsid w:val="004A4DE3"/>
    <w:rsid w:val="004A5022"/>
    <w:rsid w:val="004A537D"/>
    <w:rsid w:val="004A56E8"/>
    <w:rsid w:val="004A5754"/>
    <w:rsid w:val="004A58D2"/>
    <w:rsid w:val="004A65F8"/>
    <w:rsid w:val="004A6B9C"/>
    <w:rsid w:val="004A73D0"/>
    <w:rsid w:val="004A7FAE"/>
    <w:rsid w:val="004B0861"/>
    <w:rsid w:val="004B0D84"/>
    <w:rsid w:val="004B108F"/>
    <w:rsid w:val="004B1ECE"/>
    <w:rsid w:val="004B2867"/>
    <w:rsid w:val="004B38FE"/>
    <w:rsid w:val="004B4225"/>
    <w:rsid w:val="004B4393"/>
    <w:rsid w:val="004B4428"/>
    <w:rsid w:val="004B4489"/>
    <w:rsid w:val="004B4577"/>
    <w:rsid w:val="004B46C6"/>
    <w:rsid w:val="004B4F7C"/>
    <w:rsid w:val="004B628D"/>
    <w:rsid w:val="004B67F0"/>
    <w:rsid w:val="004B6B4C"/>
    <w:rsid w:val="004B6B81"/>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6A7"/>
    <w:rsid w:val="004C289A"/>
    <w:rsid w:val="004C2A67"/>
    <w:rsid w:val="004C2B8C"/>
    <w:rsid w:val="004C2F6F"/>
    <w:rsid w:val="004C3145"/>
    <w:rsid w:val="004C33F0"/>
    <w:rsid w:val="004C365D"/>
    <w:rsid w:val="004C36C8"/>
    <w:rsid w:val="004C3EA0"/>
    <w:rsid w:val="004C42EF"/>
    <w:rsid w:val="004C4A6C"/>
    <w:rsid w:val="004C4CE9"/>
    <w:rsid w:val="004C5144"/>
    <w:rsid w:val="004C5E9E"/>
    <w:rsid w:val="004C5FB9"/>
    <w:rsid w:val="004C7200"/>
    <w:rsid w:val="004C7275"/>
    <w:rsid w:val="004C7C4C"/>
    <w:rsid w:val="004C7ECA"/>
    <w:rsid w:val="004D01E1"/>
    <w:rsid w:val="004D0246"/>
    <w:rsid w:val="004D03FD"/>
    <w:rsid w:val="004D0872"/>
    <w:rsid w:val="004D0E5D"/>
    <w:rsid w:val="004D1013"/>
    <w:rsid w:val="004D13FA"/>
    <w:rsid w:val="004D1425"/>
    <w:rsid w:val="004D1483"/>
    <w:rsid w:val="004D1F94"/>
    <w:rsid w:val="004D2E77"/>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764"/>
    <w:rsid w:val="004E0F3F"/>
    <w:rsid w:val="004E25EE"/>
    <w:rsid w:val="004E2B26"/>
    <w:rsid w:val="004E3030"/>
    <w:rsid w:val="004E309C"/>
    <w:rsid w:val="004E3587"/>
    <w:rsid w:val="004E3F0D"/>
    <w:rsid w:val="004E3F8D"/>
    <w:rsid w:val="004E41B4"/>
    <w:rsid w:val="004E4CD3"/>
    <w:rsid w:val="004E5527"/>
    <w:rsid w:val="004E5A4B"/>
    <w:rsid w:val="004E5C34"/>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157D"/>
    <w:rsid w:val="0050182D"/>
    <w:rsid w:val="00501BBE"/>
    <w:rsid w:val="00501C1C"/>
    <w:rsid w:val="005020EF"/>
    <w:rsid w:val="005025F2"/>
    <w:rsid w:val="00503FE3"/>
    <w:rsid w:val="005042AC"/>
    <w:rsid w:val="00504711"/>
    <w:rsid w:val="00504730"/>
    <w:rsid w:val="00504799"/>
    <w:rsid w:val="00504E84"/>
    <w:rsid w:val="00505210"/>
    <w:rsid w:val="0050575F"/>
    <w:rsid w:val="00505959"/>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6250"/>
    <w:rsid w:val="00536589"/>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2812"/>
    <w:rsid w:val="00552958"/>
    <w:rsid w:val="00552D28"/>
    <w:rsid w:val="0055323E"/>
    <w:rsid w:val="00553A76"/>
    <w:rsid w:val="00553BC6"/>
    <w:rsid w:val="00553FF8"/>
    <w:rsid w:val="00554C71"/>
    <w:rsid w:val="00554EC3"/>
    <w:rsid w:val="00555F5C"/>
    <w:rsid w:val="005564FE"/>
    <w:rsid w:val="00556883"/>
    <w:rsid w:val="00556E3C"/>
    <w:rsid w:val="00557093"/>
    <w:rsid w:val="00557169"/>
    <w:rsid w:val="00557414"/>
    <w:rsid w:val="00557ADF"/>
    <w:rsid w:val="00557B74"/>
    <w:rsid w:val="00557B88"/>
    <w:rsid w:val="00560495"/>
    <w:rsid w:val="00560F56"/>
    <w:rsid w:val="0056106E"/>
    <w:rsid w:val="00561201"/>
    <w:rsid w:val="005615A2"/>
    <w:rsid w:val="005617FF"/>
    <w:rsid w:val="005618BB"/>
    <w:rsid w:val="00561E4B"/>
    <w:rsid w:val="005621F0"/>
    <w:rsid w:val="0056296A"/>
    <w:rsid w:val="00563221"/>
    <w:rsid w:val="005634A1"/>
    <w:rsid w:val="00563B01"/>
    <w:rsid w:val="00563F67"/>
    <w:rsid w:val="00563FA2"/>
    <w:rsid w:val="00564908"/>
    <w:rsid w:val="0056496B"/>
    <w:rsid w:val="0056497D"/>
    <w:rsid w:val="00564C1C"/>
    <w:rsid w:val="00565145"/>
    <w:rsid w:val="0056560E"/>
    <w:rsid w:val="00565E5D"/>
    <w:rsid w:val="00566A1C"/>
    <w:rsid w:val="005679E0"/>
    <w:rsid w:val="00567DCB"/>
    <w:rsid w:val="00567EBD"/>
    <w:rsid w:val="005700FE"/>
    <w:rsid w:val="00570418"/>
    <w:rsid w:val="005704EF"/>
    <w:rsid w:val="0057059D"/>
    <w:rsid w:val="0057089B"/>
    <w:rsid w:val="00570B41"/>
    <w:rsid w:val="005720BD"/>
    <w:rsid w:val="00572390"/>
    <w:rsid w:val="0057273B"/>
    <w:rsid w:val="00572D27"/>
    <w:rsid w:val="005730C7"/>
    <w:rsid w:val="0057399D"/>
    <w:rsid w:val="005739D5"/>
    <w:rsid w:val="00573B7F"/>
    <w:rsid w:val="00573EB1"/>
    <w:rsid w:val="00574178"/>
    <w:rsid w:val="00574956"/>
    <w:rsid w:val="00574C40"/>
    <w:rsid w:val="0057501C"/>
    <w:rsid w:val="0057503F"/>
    <w:rsid w:val="00575392"/>
    <w:rsid w:val="00575771"/>
    <w:rsid w:val="00575B14"/>
    <w:rsid w:val="00576136"/>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9A9"/>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B33"/>
    <w:rsid w:val="00586D5B"/>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3F40"/>
    <w:rsid w:val="00594500"/>
    <w:rsid w:val="0059474E"/>
    <w:rsid w:val="00594EC8"/>
    <w:rsid w:val="0059517E"/>
    <w:rsid w:val="00595331"/>
    <w:rsid w:val="00595F3F"/>
    <w:rsid w:val="00596365"/>
    <w:rsid w:val="005966E2"/>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F67"/>
    <w:rsid w:val="005C12DE"/>
    <w:rsid w:val="005C134B"/>
    <w:rsid w:val="005C1584"/>
    <w:rsid w:val="005C15F8"/>
    <w:rsid w:val="005C19A0"/>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8FD"/>
    <w:rsid w:val="005C5D4E"/>
    <w:rsid w:val="005C6160"/>
    <w:rsid w:val="005C63E4"/>
    <w:rsid w:val="005C65DD"/>
    <w:rsid w:val="005C6802"/>
    <w:rsid w:val="005C6911"/>
    <w:rsid w:val="005C6B6F"/>
    <w:rsid w:val="005C7113"/>
    <w:rsid w:val="005C76D1"/>
    <w:rsid w:val="005C7990"/>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511"/>
    <w:rsid w:val="005D67A2"/>
    <w:rsid w:val="005D6BC7"/>
    <w:rsid w:val="005D6D0E"/>
    <w:rsid w:val="005D6F33"/>
    <w:rsid w:val="005D6FFD"/>
    <w:rsid w:val="005D7771"/>
    <w:rsid w:val="005D7BD2"/>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741"/>
    <w:rsid w:val="005E5A4A"/>
    <w:rsid w:val="005E5BF2"/>
    <w:rsid w:val="005E5C03"/>
    <w:rsid w:val="005E73D7"/>
    <w:rsid w:val="005E7F23"/>
    <w:rsid w:val="005F0348"/>
    <w:rsid w:val="005F08EE"/>
    <w:rsid w:val="005F0C96"/>
    <w:rsid w:val="005F0FFC"/>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BA5"/>
    <w:rsid w:val="00613229"/>
    <w:rsid w:val="00613746"/>
    <w:rsid w:val="0061381A"/>
    <w:rsid w:val="0061385E"/>
    <w:rsid w:val="00613EEF"/>
    <w:rsid w:val="00614143"/>
    <w:rsid w:val="00614192"/>
    <w:rsid w:val="00614484"/>
    <w:rsid w:val="006145D6"/>
    <w:rsid w:val="00614867"/>
    <w:rsid w:val="00614E75"/>
    <w:rsid w:val="006151E6"/>
    <w:rsid w:val="006152EE"/>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5B"/>
    <w:rsid w:val="0062389D"/>
    <w:rsid w:val="00624056"/>
    <w:rsid w:val="006240E4"/>
    <w:rsid w:val="0062497E"/>
    <w:rsid w:val="00624CA1"/>
    <w:rsid w:val="006251AF"/>
    <w:rsid w:val="00625495"/>
    <w:rsid w:val="00625ACC"/>
    <w:rsid w:val="00625BEF"/>
    <w:rsid w:val="00626AB4"/>
    <w:rsid w:val="00626C16"/>
    <w:rsid w:val="006276B6"/>
    <w:rsid w:val="0063001F"/>
    <w:rsid w:val="0063044C"/>
    <w:rsid w:val="006304E2"/>
    <w:rsid w:val="006317C4"/>
    <w:rsid w:val="00631E4C"/>
    <w:rsid w:val="00632616"/>
    <w:rsid w:val="0063285A"/>
    <w:rsid w:val="00633AD5"/>
    <w:rsid w:val="00634547"/>
    <w:rsid w:val="00634816"/>
    <w:rsid w:val="00634906"/>
    <w:rsid w:val="00634F72"/>
    <w:rsid w:val="006350F8"/>
    <w:rsid w:val="0063523D"/>
    <w:rsid w:val="00635DCB"/>
    <w:rsid w:val="00635F9D"/>
    <w:rsid w:val="00636055"/>
    <w:rsid w:val="00636498"/>
    <w:rsid w:val="00636831"/>
    <w:rsid w:val="006369B8"/>
    <w:rsid w:val="0063773C"/>
    <w:rsid w:val="00637818"/>
    <w:rsid w:val="00637CA8"/>
    <w:rsid w:val="00640E77"/>
    <w:rsid w:val="0064101F"/>
    <w:rsid w:val="006411C9"/>
    <w:rsid w:val="00641B07"/>
    <w:rsid w:val="00641F55"/>
    <w:rsid w:val="00642A7E"/>
    <w:rsid w:val="0064320E"/>
    <w:rsid w:val="00643339"/>
    <w:rsid w:val="006433D5"/>
    <w:rsid w:val="0064359D"/>
    <w:rsid w:val="00643A1E"/>
    <w:rsid w:val="00643AAE"/>
    <w:rsid w:val="0064456E"/>
    <w:rsid w:val="00644CE1"/>
    <w:rsid w:val="00644CEC"/>
    <w:rsid w:val="006451EC"/>
    <w:rsid w:val="006455D9"/>
    <w:rsid w:val="00645E9E"/>
    <w:rsid w:val="00647697"/>
    <w:rsid w:val="00650020"/>
    <w:rsid w:val="006502B4"/>
    <w:rsid w:val="0065033D"/>
    <w:rsid w:val="00650394"/>
    <w:rsid w:val="006505CF"/>
    <w:rsid w:val="00650AA2"/>
    <w:rsid w:val="00650B33"/>
    <w:rsid w:val="00651082"/>
    <w:rsid w:val="00651306"/>
    <w:rsid w:val="0065237E"/>
    <w:rsid w:val="006529AF"/>
    <w:rsid w:val="00652E97"/>
    <w:rsid w:val="00653194"/>
    <w:rsid w:val="00653732"/>
    <w:rsid w:val="006537DB"/>
    <w:rsid w:val="00653A5B"/>
    <w:rsid w:val="00653F15"/>
    <w:rsid w:val="0065407F"/>
    <w:rsid w:val="0065416F"/>
    <w:rsid w:val="006541EC"/>
    <w:rsid w:val="0065466D"/>
    <w:rsid w:val="00654BDF"/>
    <w:rsid w:val="00654E15"/>
    <w:rsid w:val="00654F97"/>
    <w:rsid w:val="00655513"/>
    <w:rsid w:val="006555E8"/>
    <w:rsid w:val="006556BA"/>
    <w:rsid w:val="00655C14"/>
    <w:rsid w:val="006563BA"/>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6AE7"/>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A7"/>
    <w:rsid w:val="0067456F"/>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41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2D8D"/>
    <w:rsid w:val="00693133"/>
    <w:rsid w:val="006934EA"/>
    <w:rsid w:val="0069367F"/>
    <w:rsid w:val="00693683"/>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DF"/>
    <w:rsid w:val="00697D1A"/>
    <w:rsid w:val="006A0822"/>
    <w:rsid w:val="006A086A"/>
    <w:rsid w:val="006A1258"/>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743"/>
    <w:rsid w:val="006A793C"/>
    <w:rsid w:val="006A7B99"/>
    <w:rsid w:val="006A7BD9"/>
    <w:rsid w:val="006A7C04"/>
    <w:rsid w:val="006B081F"/>
    <w:rsid w:val="006B0C3B"/>
    <w:rsid w:val="006B0D31"/>
    <w:rsid w:val="006B141D"/>
    <w:rsid w:val="006B158A"/>
    <w:rsid w:val="006B2153"/>
    <w:rsid w:val="006B215D"/>
    <w:rsid w:val="006B2EDA"/>
    <w:rsid w:val="006B45C0"/>
    <w:rsid w:val="006B45DA"/>
    <w:rsid w:val="006B4A6D"/>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63F"/>
    <w:rsid w:val="006C2E71"/>
    <w:rsid w:val="006C364D"/>
    <w:rsid w:val="006C3907"/>
    <w:rsid w:val="006C3D74"/>
    <w:rsid w:val="006C405E"/>
    <w:rsid w:val="006C49CD"/>
    <w:rsid w:val="006C4E0A"/>
    <w:rsid w:val="006C5E47"/>
    <w:rsid w:val="006C6036"/>
    <w:rsid w:val="006C6245"/>
    <w:rsid w:val="006C638A"/>
    <w:rsid w:val="006C63A3"/>
    <w:rsid w:val="006C63AC"/>
    <w:rsid w:val="006C6527"/>
    <w:rsid w:val="006C66F4"/>
    <w:rsid w:val="006C6816"/>
    <w:rsid w:val="006C6D34"/>
    <w:rsid w:val="006C799F"/>
    <w:rsid w:val="006D0201"/>
    <w:rsid w:val="006D03FE"/>
    <w:rsid w:val="006D0D43"/>
    <w:rsid w:val="006D1405"/>
    <w:rsid w:val="006D15D0"/>
    <w:rsid w:val="006D1667"/>
    <w:rsid w:val="006D18B6"/>
    <w:rsid w:val="006D195D"/>
    <w:rsid w:val="006D1EB5"/>
    <w:rsid w:val="006D1F68"/>
    <w:rsid w:val="006D2C3B"/>
    <w:rsid w:val="006D2DE9"/>
    <w:rsid w:val="006D329E"/>
    <w:rsid w:val="006D43E3"/>
    <w:rsid w:val="006D455F"/>
    <w:rsid w:val="006D4664"/>
    <w:rsid w:val="006D4779"/>
    <w:rsid w:val="006D4897"/>
    <w:rsid w:val="006D48F4"/>
    <w:rsid w:val="006D4D35"/>
    <w:rsid w:val="006D501E"/>
    <w:rsid w:val="006D5451"/>
    <w:rsid w:val="006D5828"/>
    <w:rsid w:val="006D59A0"/>
    <w:rsid w:val="006D6464"/>
    <w:rsid w:val="006D6598"/>
    <w:rsid w:val="006D68B9"/>
    <w:rsid w:val="006D6F45"/>
    <w:rsid w:val="006D7056"/>
    <w:rsid w:val="006D7A09"/>
    <w:rsid w:val="006D7AD9"/>
    <w:rsid w:val="006D7D17"/>
    <w:rsid w:val="006D7E61"/>
    <w:rsid w:val="006E0203"/>
    <w:rsid w:val="006E045C"/>
    <w:rsid w:val="006E06A0"/>
    <w:rsid w:val="006E0835"/>
    <w:rsid w:val="006E08B2"/>
    <w:rsid w:val="006E12E7"/>
    <w:rsid w:val="006E29A6"/>
    <w:rsid w:val="006E2FE1"/>
    <w:rsid w:val="006E3125"/>
    <w:rsid w:val="006E3274"/>
    <w:rsid w:val="006E387E"/>
    <w:rsid w:val="006E38AD"/>
    <w:rsid w:val="006E3A9A"/>
    <w:rsid w:val="006E559E"/>
    <w:rsid w:val="006E574E"/>
    <w:rsid w:val="006E599E"/>
    <w:rsid w:val="006E5A8A"/>
    <w:rsid w:val="006E6BF2"/>
    <w:rsid w:val="006E6CBF"/>
    <w:rsid w:val="006E730D"/>
    <w:rsid w:val="006E778B"/>
    <w:rsid w:val="006F01CF"/>
    <w:rsid w:val="006F02DA"/>
    <w:rsid w:val="006F05D3"/>
    <w:rsid w:val="006F0799"/>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8E6"/>
    <w:rsid w:val="006F7D65"/>
    <w:rsid w:val="0070078A"/>
    <w:rsid w:val="007008E0"/>
    <w:rsid w:val="00700CC8"/>
    <w:rsid w:val="00700D89"/>
    <w:rsid w:val="007011F1"/>
    <w:rsid w:val="00701A42"/>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50B"/>
    <w:rsid w:val="007125E4"/>
    <w:rsid w:val="007128D2"/>
    <w:rsid w:val="0071296B"/>
    <w:rsid w:val="0071322F"/>
    <w:rsid w:val="00714575"/>
    <w:rsid w:val="007146A5"/>
    <w:rsid w:val="0071496E"/>
    <w:rsid w:val="00715883"/>
    <w:rsid w:val="00715B2B"/>
    <w:rsid w:val="0071685D"/>
    <w:rsid w:val="007175DA"/>
    <w:rsid w:val="007201C9"/>
    <w:rsid w:val="00720FC6"/>
    <w:rsid w:val="00721877"/>
    <w:rsid w:val="007219BF"/>
    <w:rsid w:val="007223BE"/>
    <w:rsid w:val="007225AF"/>
    <w:rsid w:val="007227D7"/>
    <w:rsid w:val="007228CE"/>
    <w:rsid w:val="00723141"/>
    <w:rsid w:val="00723298"/>
    <w:rsid w:val="0072339D"/>
    <w:rsid w:val="00723460"/>
    <w:rsid w:val="0072427A"/>
    <w:rsid w:val="00724550"/>
    <w:rsid w:val="007245E7"/>
    <w:rsid w:val="00725496"/>
    <w:rsid w:val="00725613"/>
    <w:rsid w:val="007256C3"/>
    <w:rsid w:val="00725B9E"/>
    <w:rsid w:val="007260EC"/>
    <w:rsid w:val="00726213"/>
    <w:rsid w:val="007262DA"/>
    <w:rsid w:val="00726BBF"/>
    <w:rsid w:val="00726D1D"/>
    <w:rsid w:val="00727189"/>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6728"/>
    <w:rsid w:val="00736D4A"/>
    <w:rsid w:val="00737044"/>
    <w:rsid w:val="007375CA"/>
    <w:rsid w:val="00737A32"/>
    <w:rsid w:val="00737BEE"/>
    <w:rsid w:val="00740086"/>
    <w:rsid w:val="0074024D"/>
    <w:rsid w:val="007404EB"/>
    <w:rsid w:val="00740E5B"/>
    <w:rsid w:val="007417A5"/>
    <w:rsid w:val="007419E6"/>
    <w:rsid w:val="00741A4C"/>
    <w:rsid w:val="00742492"/>
    <w:rsid w:val="00742851"/>
    <w:rsid w:val="0074289C"/>
    <w:rsid w:val="00744047"/>
    <w:rsid w:val="007443C4"/>
    <w:rsid w:val="00744BA7"/>
    <w:rsid w:val="00744F2A"/>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4386"/>
    <w:rsid w:val="007743D9"/>
    <w:rsid w:val="007748FB"/>
    <w:rsid w:val="00774AC8"/>
    <w:rsid w:val="00774B25"/>
    <w:rsid w:val="00774BC2"/>
    <w:rsid w:val="0077544A"/>
    <w:rsid w:val="007759BD"/>
    <w:rsid w:val="00775B27"/>
    <w:rsid w:val="00775F26"/>
    <w:rsid w:val="00775F38"/>
    <w:rsid w:val="007762DC"/>
    <w:rsid w:val="0077670F"/>
    <w:rsid w:val="00776B7E"/>
    <w:rsid w:val="00776BD4"/>
    <w:rsid w:val="00776FB5"/>
    <w:rsid w:val="007770C9"/>
    <w:rsid w:val="00777C99"/>
    <w:rsid w:val="00777D72"/>
    <w:rsid w:val="0078004F"/>
    <w:rsid w:val="00780192"/>
    <w:rsid w:val="0078036E"/>
    <w:rsid w:val="00780548"/>
    <w:rsid w:val="007806BC"/>
    <w:rsid w:val="007808ED"/>
    <w:rsid w:val="00780AB3"/>
    <w:rsid w:val="007810C3"/>
    <w:rsid w:val="0078173B"/>
    <w:rsid w:val="00782376"/>
    <w:rsid w:val="007829F9"/>
    <w:rsid w:val="00782B6E"/>
    <w:rsid w:val="007831A3"/>
    <w:rsid w:val="00783229"/>
    <w:rsid w:val="007839E5"/>
    <w:rsid w:val="00783B66"/>
    <w:rsid w:val="00783C1E"/>
    <w:rsid w:val="00783F86"/>
    <w:rsid w:val="00784010"/>
    <w:rsid w:val="00784089"/>
    <w:rsid w:val="00784C07"/>
    <w:rsid w:val="00784CD6"/>
    <w:rsid w:val="00785349"/>
    <w:rsid w:val="00785F7E"/>
    <w:rsid w:val="007867CD"/>
    <w:rsid w:val="00786859"/>
    <w:rsid w:val="00786E91"/>
    <w:rsid w:val="007873AA"/>
    <w:rsid w:val="00787616"/>
    <w:rsid w:val="007876CF"/>
    <w:rsid w:val="00787A38"/>
    <w:rsid w:val="00787EB8"/>
    <w:rsid w:val="007903C3"/>
    <w:rsid w:val="007904CD"/>
    <w:rsid w:val="0079096A"/>
    <w:rsid w:val="00790981"/>
    <w:rsid w:val="00791DF7"/>
    <w:rsid w:val="00792FBC"/>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E5C"/>
    <w:rsid w:val="007A0F8B"/>
    <w:rsid w:val="007A12B9"/>
    <w:rsid w:val="007A1954"/>
    <w:rsid w:val="007A2A08"/>
    <w:rsid w:val="007A2B26"/>
    <w:rsid w:val="007A2DAB"/>
    <w:rsid w:val="007A2F7A"/>
    <w:rsid w:val="007A3069"/>
    <w:rsid w:val="007A35A5"/>
    <w:rsid w:val="007A35C4"/>
    <w:rsid w:val="007A3A80"/>
    <w:rsid w:val="007A3F45"/>
    <w:rsid w:val="007A46D5"/>
    <w:rsid w:val="007A4F40"/>
    <w:rsid w:val="007A5008"/>
    <w:rsid w:val="007A559B"/>
    <w:rsid w:val="007A5DE8"/>
    <w:rsid w:val="007A5F19"/>
    <w:rsid w:val="007A604F"/>
    <w:rsid w:val="007A6075"/>
    <w:rsid w:val="007A62E7"/>
    <w:rsid w:val="007A6AF3"/>
    <w:rsid w:val="007A6B97"/>
    <w:rsid w:val="007A6B98"/>
    <w:rsid w:val="007A6C50"/>
    <w:rsid w:val="007A718D"/>
    <w:rsid w:val="007A79F6"/>
    <w:rsid w:val="007B081A"/>
    <w:rsid w:val="007B087B"/>
    <w:rsid w:val="007B0A80"/>
    <w:rsid w:val="007B1E43"/>
    <w:rsid w:val="007B1ED2"/>
    <w:rsid w:val="007B2CA8"/>
    <w:rsid w:val="007B31D0"/>
    <w:rsid w:val="007B3771"/>
    <w:rsid w:val="007B3FA2"/>
    <w:rsid w:val="007B4805"/>
    <w:rsid w:val="007B4B8E"/>
    <w:rsid w:val="007B4BB0"/>
    <w:rsid w:val="007B4F79"/>
    <w:rsid w:val="007B525B"/>
    <w:rsid w:val="007B5623"/>
    <w:rsid w:val="007B5E78"/>
    <w:rsid w:val="007B6D39"/>
    <w:rsid w:val="007B7707"/>
    <w:rsid w:val="007B7D70"/>
    <w:rsid w:val="007B7FB6"/>
    <w:rsid w:val="007C0154"/>
    <w:rsid w:val="007C06D1"/>
    <w:rsid w:val="007C0B00"/>
    <w:rsid w:val="007C11B7"/>
    <w:rsid w:val="007C12A8"/>
    <w:rsid w:val="007C12CF"/>
    <w:rsid w:val="007C12FA"/>
    <w:rsid w:val="007C13DA"/>
    <w:rsid w:val="007C1C93"/>
    <w:rsid w:val="007C1FA1"/>
    <w:rsid w:val="007C2107"/>
    <w:rsid w:val="007C24C6"/>
    <w:rsid w:val="007C2C65"/>
    <w:rsid w:val="007C2DF4"/>
    <w:rsid w:val="007C2F76"/>
    <w:rsid w:val="007C3111"/>
    <w:rsid w:val="007C3B1D"/>
    <w:rsid w:val="007C3C42"/>
    <w:rsid w:val="007C3C68"/>
    <w:rsid w:val="007C3D1D"/>
    <w:rsid w:val="007C412C"/>
    <w:rsid w:val="007C46B1"/>
    <w:rsid w:val="007C4A14"/>
    <w:rsid w:val="007C4BF5"/>
    <w:rsid w:val="007C5497"/>
    <w:rsid w:val="007C5860"/>
    <w:rsid w:val="007C5904"/>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7E7"/>
    <w:rsid w:val="007E0E03"/>
    <w:rsid w:val="007E101A"/>
    <w:rsid w:val="007E1BEC"/>
    <w:rsid w:val="007E1D34"/>
    <w:rsid w:val="007E1EA9"/>
    <w:rsid w:val="007E29BF"/>
    <w:rsid w:val="007E46CA"/>
    <w:rsid w:val="007E4B54"/>
    <w:rsid w:val="007E4D63"/>
    <w:rsid w:val="007E4EEA"/>
    <w:rsid w:val="007E4FDD"/>
    <w:rsid w:val="007E6391"/>
    <w:rsid w:val="007E6A0B"/>
    <w:rsid w:val="007E6E2C"/>
    <w:rsid w:val="007E6F45"/>
    <w:rsid w:val="007F0A9A"/>
    <w:rsid w:val="007F0AFA"/>
    <w:rsid w:val="007F0E20"/>
    <w:rsid w:val="007F1493"/>
    <w:rsid w:val="007F1B43"/>
    <w:rsid w:val="007F1E61"/>
    <w:rsid w:val="007F226B"/>
    <w:rsid w:val="007F259D"/>
    <w:rsid w:val="007F2FA5"/>
    <w:rsid w:val="007F34E4"/>
    <w:rsid w:val="007F369F"/>
    <w:rsid w:val="007F36E9"/>
    <w:rsid w:val="007F3822"/>
    <w:rsid w:val="007F4051"/>
    <w:rsid w:val="007F414E"/>
    <w:rsid w:val="007F4335"/>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3D7B"/>
    <w:rsid w:val="00814B5F"/>
    <w:rsid w:val="00814BC7"/>
    <w:rsid w:val="0081689A"/>
    <w:rsid w:val="00816FAC"/>
    <w:rsid w:val="00817D9D"/>
    <w:rsid w:val="00820137"/>
    <w:rsid w:val="00821078"/>
    <w:rsid w:val="008213B8"/>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1D3"/>
    <w:rsid w:val="0082778F"/>
    <w:rsid w:val="008277A2"/>
    <w:rsid w:val="008279DB"/>
    <w:rsid w:val="00827BEE"/>
    <w:rsid w:val="00827FFB"/>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EEC"/>
    <w:rsid w:val="008343DA"/>
    <w:rsid w:val="00834AE1"/>
    <w:rsid w:val="00835704"/>
    <w:rsid w:val="00835FCC"/>
    <w:rsid w:val="008365DB"/>
    <w:rsid w:val="00836839"/>
    <w:rsid w:val="00836B16"/>
    <w:rsid w:val="00836D94"/>
    <w:rsid w:val="00837046"/>
    <w:rsid w:val="008406FF"/>
    <w:rsid w:val="0084081F"/>
    <w:rsid w:val="00840F52"/>
    <w:rsid w:val="0084141F"/>
    <w:rsid w:val="00841A0D"/>
    <w:rsid w:val="00841A39"/>
    <w:rsid w:val="00841D0A"/>
    <w:rsid w:val="008420AB"/>
    <w:rsid w:val="008423ED"/>
    <w:rsid w:val="00842A98"/>
    <w:rsid w:val="00843F97"/>
    <w:rsid w:val="0084409E"/>
    <w:rsid w:val="008441CD"/>
    <w:rsid w:val="008443D4"/>
    <w:rsid w:val="0084486C"/>
    <w:rsid w:val="00844DAB"/>
    <w:rsid w:val="00844E14"/>
    <w:rsid w:val="00845914"/>
    <w:rsid w:val="00845B37"/>
    <w:rsid w:val="00845D22"/>
    <w:rsid w:val="008461E6"/>
    <w:rsid w:val="008462B8"/>
    <w:rsid w:val="00846603"/>
    <w:rsid w:val="008468AD"/>
    <w:rsid w:val="00846D8B"/>
    <w:rsid w:val="00847028"/>
    <w:rsid w:val="008476E5"/>
    <w:rsid w:val="00847A52"/>
    <w:rsid w:val="00847A60"/>
    <w:rsid w:val="008500EF"/>
    <w:rsid w:val="0085064F"/>
    <w:rsid w:val="0085228F"/>
    <w:rsid w:val="0085236E"/>
    <w:rsid w:val="00852929"/>
    <w:rsid w:val="00853052"/>
    <w:rsid w:val="00853A32"/>
    <w:rsid w:val="008547A4"/>
    <w:rsid w:val="008549F3"/>
    <w:rsid w:val="00854B79"/>
    <w:rsid w:val="00854C37"/>
    <w:rsid w:val="00855E17"/>
    <w:rsid w:val="00856610"/>
    <w:rsid w:val="00856841"/>
    <w:rsid w:val="00856969"/>
    <w:rsid w:val="00856A15"/>
    <w:rsid w:val="00856BD5"/>
    <w:rsid w:val="008572BF"/>
    <w:rsid w:val="008574A0"/>
    <w:rsid w:val="008577D4"/>
    <w:rsid w:val="00857F2E"/>
    <w:rsid w:val="0086037A"/>
    <w:rsid w:val="008608F8"/>
    <w:rsid w:val="00860B37"/>
    <w:rsid w:val="00861093"/>
    <w:rsid w:val="00861433"/>
    <w:rsid w:val="00861592"/>
    <w:rsid w:val="00861884"/>
    <w:rsid w:val="00861FE7"/>
    <w:rsid w:val="0086237A"/>
    <w:rsid w:val="0086270E"/>
    <w:rsid w:val="00862AC6"/>
    <w:rsid w:val="008632BF"/>
    <w:rsid w:val="0086446E"/>
    <w:rsid w:val="00864610"/>
    <w:rsid w:val="00864701"/>
    <w:rsid w:val="00864902"/>
    <w:rsid w:val="00864AD8"/>
    <w:rsid w:val="00865B89"/>
    <w:rsid w:val="00865DDF"/>
    <w:rsid w:val="00865FCD"/>
    <w:rsid w:val="0086615E"/>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97"/>
    <w:rsid w:val="00880CC2"/>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C09"/>
    <w:rsid w:val="00895DBC"/>
    <w:rsid w:val="00896059"/>
    <w:rsid w:val="00896139"/>
    <w:rsid w:val="00896631"/>
    <w:rsid w:val="0089683F"/>
    <w:rsid w:val="008972ED"/>
    <w:rsid w:val="00897B5D"/>
    <w:rsid w:val="00897FB9"/>
    <w:rsid w:val="008A07C8"/>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D14"/>
    <w:rsid w:val="008A6265"/>
    <w:rsid w:val="008A6877"/>
    <w:rsid w:val="008A69A2"/>
    <w:rsid w:val="008A6C8B"/>
    <w:rsid w:val="008A7787"/>
    <w:rsid w:val="008A7B40"/>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E1C"/>
    <w:rsid w:val="008B5EB9"/>
    <w:rsid w:val="008B6067"/>
    <w:rsid w:val="008B67CF"/>
    <w:rsid w:val="008B6A57"/>
    <w:rsid w:val="008B6BB8"/>
    <w:rsid w:val="008B73F6"/>
    <w:rsid w:val="008B769A"/>
    <w:rsid w:val="008B7913"/>
    <w:rsid w:val="008B7C6F"/>
    <w:rsid w:val="008C08E2"/>
    <w:rsid w:val="008C0B06"/>
    <w:rsid w:val="008C0D09"/>
    <w:rsid w:val="008C11AA"/>
    <w:rsid w:val="008C12D7"/>
    <w:rsid w:val="008C18D6"/>
    <w:rsid w:val="008C1E43"/>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8D4"/>
    <w:rsid w:val="008E1DAF"/>
    <w:rsid w:val="008E1E82"/>
    <w:rsid w:val="008E267C"/>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C3D"/>
    <w:rsid w:val="008F33F9"/>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521"/>
    <w:rsid w:val="00923D72"/>
    <w:rsid w:val="0092416D"/>
    <w:rsid w:val="009243C2"/>
    <w:rsid w:val="009249D9"/>
    <w:rsid w:val="00924A3D"/>
    <w:rsid w:val="0092510F"/>
    <w:rsid w:val="0092555D"/>
    <w:rsid w:val="009257CD"/>
    <w:rsid w:val="00925B6E"/>
    <w:rsid w:val="00926136"/>
    <w:rsid w:val="009261C0"/>
    <w:rsid w:val="009262A1"/>
    <w:rsid w:val="00926D79"/>
    <w:rsid w:val="00926E75"/>
    <w:rsid w:val="00927E7B"/>
    <w:rsid w:val="00927FD5"/>
    <w:rsid w:val="009307A9"/>
    <w:rsid w:val="00930F7D"/>
    <w:rsid w:val="00931040"/>
    <w:rsid w:val="00931295"/>
    <w:rsid w:val="0093135B"/>
    <w:rsid w:val="009314AF"/>
    <w:rsid w:val="00931939"/>
    <w:rsid w:val="009328DB"/>
    <w:rsid w:val="00932B8B"/>
    <w:rsid w:val="00932BAB"/>
    <w:rsid w:val="009333CF"/>
    <w:rsid w:val="009336FD"/>
    <w:rsid w:val="00934630"/>
    <w:rsid w:val="009350DB"/>
    <w:rsid w:val="00935197"/>
    <w:rsid w:val="0093531F"/>
    <w:rsid w:val="009353D5"/>
    <w:rsid w:val="00935500"/>
    <w:rsid w:val="009363E2"/>
    <w:rsid w:val="00936799"/>
    <w:rsid w:val="009368AF"/>
    <w:rsid w:val="00936AA8"/>
    <w:rsid w:val="00936C8D"/>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49"/>
    <w:rsid w:val="009462D6"/>
    <w:rsid w:val="00946A10"/>
    <w:rsid w:val="00946A30"/>
    <w:rsid w:val="00946B04"/>
    <w:rsid w:val="00946C0A"/>
    <w:rsid w:val="00946D7A"/>
    <w:rsid w:val="00947A4F"/>
    <w:rsid w:val="00947A95"/>
    <w:rsid w:val="009502CB"/>
    <w:rsid w:val="009506BF"/>
    <w:rsid w:val="0095103A"/>
    <w:rsid w:val="009516D7"/>
    <w:rsid w:val="009519C0"/>
    <w:rsid w:val="00951CF9"/>
    <w:rsid w:val="0095206A"/>
    <w:rsid w:val="0095209C"/>
    <w:rsid w:val="009520EF"/>
    <w:rsid w:val="009529D5"/>
    <w:rsid w:val="00953034"/>
    <w:rsid w:val="0095372B"/>
    <w:rsid w:val="0095378B"/>
    <w:rsid w:val="00953858"/>
    <w:rsid w:val="009542D0"/>
    <w:rsid w:val="009542D5"/>
    <w:rsid w:val="00954E7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84"/>
    <w:rsid w:val="00971E85"/>
    <w:rsid w:val="00971E93"/>
    <w:rsid w:val="00972F58"/>
    <w:rsid w:val="00973664"/>
    <w:rsid w:val="009736FE"/>
    <w:rsid w:val="0097387C"/>
    <w:rsid w:val="00973A4D"/>
    <w:rsid w:val="00973B72"/>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E5B"/>
    <w:rsid w:val="0098081B"/>
    <w:rsid w:val="009816B7"/>
    <w:rsid w:val="009818F9"/>
    <w:rsid w:val="00982593"/>
    <w:rsid w:val="00983CD6"/>
    <w:rsid w:val="009841A1"/>
    <w:rsid w:val="00984323"/>
    <w:rsid w:val="00984514"/>
    <w:rsid w:val="00985904"/>
    <w:rsid w:val="009869CC"/>
    <w:rsid w:val="00986F86"/>
    <w:rsid w:val="00990F25"/>
    <w:rsid w:val="00991C8D"/>
    <w:rsid w:val="00992165"/>
    <w:rsid w:val="00992F0A"/>
    <w:rsid w:val="00992FC3"/>
    <w:rsid w:val="00993346"/>
    <w:rsid w:val="0099364D"/>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76A"/>
    <w:rsid w:val="009A3334"/>
    <w:rsid w:val="009A3559"/>
    <w:rsid w:val="009A3C61"/>
    <w:rsid w:val="009A45EB"/>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E8E"/>
    <w:rsid w:val="009B366D"/>
    <w:rsid w:val="009B376D"/>
    <w:rsid w:val="009B39F8"/>
    <w:rsid w:val="009B41C3"/>
    <w:rsid w:val="009B432A"/>
    <w:rsid w:val="009B44E2"/>
    <w:rsid w:val="009B44F2"/>
    <w:rsid w:val="009B511C"/>
    <w:rsid w:val="009B51F0"/>
    <w:rsid w:val="009B55A7"/>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375A"/>
    <w:rsid w:val="009C3B32"/>
    <w:rsid w:val="009C42B3"/>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554"/>
    <w:rsid w:val="009D4848"/>
    <w:rsid w:val="009D4F90"/>
    <w:rsid w:val="009D6578"/>
    <w:rsid w:val="009D762C"/>
    <w:rsid w:val="009D7A3D"/>
    <w:rsid w:val="009D7F0A"/>
    <w:rsid w:val="009E00A8"/>
    <w:rsid w:val="009E0167"/>
    <w:rsid w:val="009E06EC"/>
    <w:rsid w:val="009E1E12"/>
    <w:rsid w:val="009E2B09"/>
    <w:rsid w:val="009E2F53"/>
    <w:rsid w:val="009E3C13"/>
    <w:rsid w:val="009E3CEA"/>
    <w:rsid w:val="009E3FED"/>
    <w:rsid w:val="009E4265"/>
    <w:rsid w:val="009E43B4"/>
    <w:rsid w:val="009E4BAD"/>
    <w:rsid w:val="009E5CF6"/>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AE4"/>
    <w:rsid w:val="009F40C7"/>
    <w:rsid w:val="009F472A"/>
    <w:rsid w:val="009F4BDB"/>
    <w:rsid w:val="009F5902"/>
    <w:rsid w:val="009F5BB4"/>
    <w:rsid w:val="009F6677"/>
    <w:rsid w:val="009F6A56"/>
    <w:rsid w:val="00A002E8"/>
    <w:rsid w:val="00A00320"/>
    <w:rsid w:val="00A00B84"/>
    <w:rsid w:val="00A00CA4"/>
    <w:rsid w:val="00A01041"/>
    <w:rsid w:val="00A01189"/>
    <w:rsid w:val="00A015EA"/>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251B"/>
    <w:rsid w:val="00A1261A"/>
    <w:rsid w:val="00A129E4"/>
    <w:rsid w:val="00A12AD8"/>
    <w:rsid w:val="00A12B34"/>
    <w:rsid w:val="00A13160"/>
    <w:rsid w:val="00A1345C"/>
    <w:rsid w:val="00A1372C"/>
    <w:rsid w:val="00A14259"/>
    <w:rsid w:val="00A143A6"/>
    <w:rsid w:val="00A14A99"/>
    <w:rsid w:val="00A15C8E"/>
    <w:rsid w:val="00A15D90"/>
    <w:rsid w:val="00A162BB"/>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D2C"/>
    <w:rsid w:val="00A3342E"/>
    <w:rsid w:val="00A3372A"/>
    <w:rsid w:val="00A337A8"/>
    <w:rsid w:val="00A33915"/>
    <w:rsid w:val="00A33BAC"/>
    <w:rsid w:val="00A345B9"/>
    <w:rsid w:val="00A35BFE"/>
    <w:rsid w:val="00A35C9D"/>
    <w:rsid w:val="00A35F38"/>
    <w:rsid w:val="00A3610B"/>
    <w:rsid w:val="00A3652E"/>
    <w:rsid w:val="00A36570"/>
    <w:rsid w:val="00A36A53"/>
    <w:rsid w:val="00A36BCD"/>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83D"/>
    <w:rsid w:val="00A4598C"/>
    <w:rsid w:val="00A45C8C"/>
    <w:rsid w:val="00A45F0E"/>
    <w:rsid w:val="00A45FAA"/>
    <w:rsid w:val="00A463CB"/>
    <w:rsid w:val="00A4677A"/>
    <w:rsid w:val="00A46EDE"/>
    <w:rsid w:val="00A47D1E"/>
    <w:rsid w:val="00A5023F"/>
    <w:rsid w:val="00A503F5"/>
    <w:rsid w:val="00A50C95"/>
    <w:rsid w:val="00A52136"/>
    <w:rsid w:val="00A521E3"/>
    <w:rsid w:val="00A5282C"/>
    <w:rsid w:val="00A5288F"/>
    <w:rsid w:val="00A53193"/>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91F"/>
    <w:rsid w:val="00A57A0A"/>
    <w:rsid w:val="00A60862"/>
    <w:rsid w:val="00A60B5D"/>
    <w:rsid w:val="00A60C01"/>
    <w:rsid w:val="00A610D8"/>
    <w:rsid w:val="00A6110A"/>
    <w:rsid w:val="00A61E81"/>
    <w:rsid w:val="00A62E0C"/>
    <w:rsid w:val="00A62FDF"/>
    <w:rsid w:val="00A63441"/>
    <w:rsid w:val="00A63654"/>
    <w:rsid w:val="00A63B6C"/>
    <w:rsid w:val="00A63BBE"/>
    <w:rsid w:val="00A646DE"/>
    <w:rsid w:val="00A65EC0"/>
    <w:rsid w:val="00A661BD"/>
    <w:rsid w:val="00A66221"/>
    <w:rsid w:val="00A704E4"/>
    <w:rsid w:val="00A70DE9"/>
    <w:rsid w:val="00A722F1"/>
    <w:rsid w:val="00A7243A"/>
    <w:rsid w:val="00A728A7"/>
    <w:rsid w:val="00A72A75"/>
    <w:rsid w:val="00A73692"/>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E71"/>
    <w:rsid w:val="00A85608"/>
    <w:rsid w:val="00A85BF3"/>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5CF"/>
    <w:rsid w:val="00AC16D2"/>
    <w:rsid w:val="00AC1714"/>
    <w:rsid w:val="00AC18C4"/>
    <w:rsid w:val="00AC1A6E"/>
    <w:rsid w:val="00AC27CC"/>
    <w:rsid w:val="00AC2A05"/>
    <w:rsid w:val="00AC3A8E"/>
    <w:rsid w:val="00AC40D5"/>
    <w:rsid w:val="00AC40E3"/>
    <w:rsid w:val="00AC43C2"/>
    <w:rsid w:val="00AC44A8"/>
    <w:rsid w:val="00AC4508"/>
    <w:rsid w:val="00AC4764"/>
    <w:rsid w:val="00AC4BB4"/>
    <w:rsid w:val="00AC59D6"/>
    <w:rsid w:val="00AC5B6D"/>
    <w:rsid w:val="00AC5CD4"/>
    <w:rsid w:val="00AC5D23"/>
    <w:rsid w:val="00AC656C"/>
    <w:rsid w:val="00AC69AF"/>
    <w:rsid w:val="00AC6F78"/>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EE"/>
    <w:rsid w:val="00AD41FC"/>
    <w:rsid w:val="00AD4E49"/>
    <w:rsid w:val="00AD5548"/>
    <w:rsid w:val="00AD576C"/>
    <w:rsid w:val="00AD6366"/>
    <w:rsid w:val="00AD6D8A"/>
    <w:rsid w:val="00AD74F9"/>
    <w:rsid w:val="00AD7A14"/>
    <w:rsid w:val="00AE028D"/>
    <w:rsid w:val="00AE053F"/>
    <w:rsid w:val="00AE0681"/>
    <w:rsid w:val="00AE1060"/>
    <w:rsid w:val="00AE1104"/>
    <w:rsid w:val="00AE11C3"/>
    <w:rsid w:val="00AE129E"/>
    <w:rsid w:val="00AE1965"/>
    <w:rsid w:val="00AE1A7A"/>
    <w:rsid w:val="00AE201B"/>
    <w:rsid w:val="00AE242B"/>
    <w:rsid w:val="00AE27A9"/>
    <w:rsid w:val="00AE27EE"/>
    <w:rsid w:val="00AE28FB"/>
    <w:rsid w:val="00AE294F"/>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B11"/>
    <w:rsid w:val="00AE7E57"/>
    <w:rsid w:val="00AF0CBD"/>
    <w:rsid w:val="00AF144F"/>
    <w:rsid w:val="00AF1DFF"/>
    <w:rsid w:val="00AF2FA2"/>
    <w:rsid w:val="00AF3DCD"/>
    <w:rsid w:val="00AF3F16"/>
    <w:rsid w:val="00AF3FFE"/>
    <w:rsid w:val="00AF4858"/>
    <w:rsid w:val="00AF48F7"/>
    <w:rsid w:val="00AF4C46"/>
    <w:rsid w:val="00AF4D33"/>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F1E"/>
    <w:rsid w:val="00B02536"/>
    <w:rsid w:val="00B02C7E"/>
    <w:rsid w:val="00B02D6F"/>
    <w:rsid w:val="00B02EBF"/>
    <w:rsid w:val="00B030A8"/>
    <w:rsid w:val="00B03153"/>
    <w:rsid w:val="00B0344A"/>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46A"/>
    <w:rsid w:val="00B11508"/>
    <w:rsid w:val="00B117CA"/>
    <w:rsid w:val="00B118A7"/>
    <w:rsid w:val="00B119CB"/>
    <w:rsid w:val="00B11C08"/>
    <w:rsid w:val="00B11EA2"/>
    <w:rsid w:val="00B12471"/>
    <w:rsid w:val="00B12861"/>
    <w:rsid w:val="00B12FD7"/>
    <w:rsid w:val="00B1317D"/>
    <w:rsid w:val="00B13394"/>
    <w:rsid w:val="00B138D6"/>
    <w:rsid w:val="00B1392C"/>
    <w:rsid w:val="00B14265"/>
    <w:rsid w:val="00B14B4A"/>
    <w:rsid w:val="00B14DCD"/>
    <w:rsid w:val="00B14E1D"/>
    <w:rsid w:val="00B1535A"/>
    <w:rsid w:val="00B15A48"/>
    <w:rsid w:val="00B15E27"/>
    <w:rsid w:val="00B1608F"/>
    <w:rsid w:val="00B16247"/>
    <w:rsid w:val="00B16350"/>
    <w:rsid w:val="00B1663D"/>
    <w:rsid w:val="00B16AB6"/>
    <w:rsid w:val="00B17641"/>
    <w:rsid w:val="00B17B0B"/>
    <w:rsid w:val="00B17BDE"/>
    <w:rsid w:val="00B17D95"/>
    <w:rsid w:val="00B17F13"/>
    <w:rsid w:val="00B20212"/>
    <w:rsid w:val="00B20CFA"/>
    <w:rsid w:val="00B21233"/>
    <w:rsid w:val="00B21D1F"/>
    <w:rsid w:val="00B222F8"/>
    <w:rsid w:val="00B2238B"/>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A0"/>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2FB6"/>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F36"/>
    <w:rsid w:val="00B73B61"/>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8E4"/>
    <w:rsid w:val="00B90A83"/>
    <w:rsid w:val="00B90B4B"/>
    <w:rsid w:val="00B90DC8"/>
    <w:rsid w:val="00B916E7"/>
    <w:rsid w:val="00B918D2"/>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724"/>
    <w:rsid w:val="00BB6B1D"/>
    <w:rsid w:val="00BB7298"/>
    <w:rsid w:val="00BC0764"/>
    <w:rsid w:val="00BC0CE0"/>
    <w:rsid w:val="00BC11CE"/>
    <w:rsid w:val="00BC1749"/>
    <w:rsid w:val="00BC1B7A"/>
    <w:rsid w:val="00BC3957"/>
    <w:rsid w:val="00BC3B70"/>
    <w:rsid w:val="00BC3F68"/>
    <w:rsid w:val="00BC47E6"/>
    <w:rsid w:val="00BC4B6F"/>
    <w:rsid w:val="00BC4E13"/>
    <w:rsid w:val="00BC4F36"/>
    <w:rsid w:val="00BC53BD"/>
    <w:rsid w:val="00BC5AB4"/>
    <w:rsid w:val="00BC5AB5"/>
    <w:rsid w:val="00BC61A0"/>
    <w:rsid w:val="00BC62BB"/>
    <w:rsid w:val="00BC69A5"/>
    <w:rsid w:val="00BC75BD"/>
    <w:rsid w:val="00BC7853"/>
    <w:rsid w:val="00BD0D4B"/>
    <w:rsid w:val="00BD1096"/>
    <w:rsid w:val="00BD113E"/>
    <w:rsid w:val="00BD129B"/>
    <w:rsid w:val="00BD1AB9"/>
    <w:rsid w:val="00BD2B83"/>
    <w:rsid w:val="00BD2F3B"/>
    <w:rsid w:val="00BD3239"/>
    <w:rsid w:val="00BD335A"/>
    <w:rsid w:val="00BD351D"/>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49F"/>
    <w:rsid w:val="00BE1873"/>
    <w:rsid w:val="00BE1F4C"/>
    <w:rsid w:val="00BE2568"/>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C2"/>
    <w:rsid w:val="00C002FD"/>
    <w:rsid w:val="00C00C9E"/>
    <w:rsid w:val="00C00FF7"/>
    <w:rsid w:val="00C01400"/>
    <w:rsid w:val="00C018AA"/>
    <w:rsid w:val="00C01E5C"/>
    <w:rsid w:val="00C01EE0"/>
    <w:rsid w:val="00C02CCA"/>
    <w:rsid w:val="00C02CE3"/>
    <w:rsid w:val="00C03192"/>
    <w:rsid w:val="00C03BD6"/>
    <w:rsid w:val="00C03EC8"/>
    <w:rsid w:val="00C03F65"/>
    <w:rsid w:val="00C04681"/>
    <w:rsid w:val="00C04970"/>
    <w:rsid w:val="00C05325"/>
    <w:rsid w:val="00C059F7"/>
    <w:rsid w:val="00C06E06"/>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408B"/>
    <w:rsid w:val="00C14897"/>
    <w:rsid w:val="00C149D5"/>
    <w:rsid w:val="00C14BA6"/>
    <w:rsid w:val="00C14E9F"/>
    <w:rsid w:val="00C154E5"/>
    <w:rsid w:val="00C15CB6"/>
    <w:rsid w:val="00C15F8F"/>
    <w:rsid w:val="00C168DC"/>
    <w:rsid w:val="00C16B3C"/>
    <w:rsid w:val="00C16D64"/>
    <w:rsid w:val="00C16DD9"/>
    <w:rsid w:val="00C16FA8"/>
    <w:rsid w:val="00C170A2"/>
    <w:rsid w:val="00C17D8E"/>
    <w:rsid w:val="00C2006A"/>
    <w:rsid w:val="00C202F1"/>
    <w:rsid w:val="00C21465"/>
    <w:rsid w:val="00C215AF"/>
    <w:rsid w:val="00C22228"/>
    <w:rsid w:val="00C22B6E"/>
    <w:rsid w:val="00C23840"/>
    <w:rsid w:val="00C2385A"/>
    <w:rsid w:val="00C23E26"/>
    <w:rsid w:val="00C240DE"/>
    <w:rsid w:val="00C2421D"/>
    <w:rsid w:val="00C24560"/>
    <w:rsid w:val="00C252DB"/>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884"/>
    <w:rsid w:val="00C429E0"/>
    <w:rsid w:val="00C42B5C"/>
    <w:rsid w:val="00C42BF5"/>
    <w:rsid w:val="00C42C3B"/>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FB"/>
    <w:rsid w:val="00C5093E"/>
    <w:rsid w:val="00C50E50"/>
    <w:rsid w:val="00C5137A"/>
    <w:rsid w:val="00C51B66"/>
    <w:rsid w:val="00C5225D"/>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968"/>
    <w:rsid w:val="00C83D83"/>
    <w:rsid w:val="00C843B1"/>
    <w:rsid w:val="00C84EC7"/>
    <w:rsid w:val="00C851E2"/>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C16"/>
    <w:rsid w:val="00C940B6"/>
    <w:rsid w:val="00C9416E"/>
    <w:rsid w:val="00C9429B"/>
    <w:rsid w:val="00C94408"/>
    <w:rsid w:val="00C94DD1"/>
    <w:rsid w:val="00C94F6B"/>
    <w:rsid w:val="00C94F8B"/>
    <w:rsid w:val="00C954F8"/>
    <w:rsid w:val="00C9560C"/>
    <w:rsid w:val="00C95AAE"/>
    <w:rsid w:val="00C96351"/>
    <w:rsid w:val="00C96573"/>
    <w:rsid w:val="00C972CB"/>
    <w:rsid w:val="00C9751C"/>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94"/>
    <w:rsid w:val="00CA6E05"/>
    <w:rsid w:val="00CA6FCA"/>
    <w:rsid w:val="00CA70BA"/>
    <w:rsid w:val="00CA744E"/>
    <w:rsid w:val="00CA745D"/>
    <w:rsid w:val="00CA7A14"/>
    <w:rsid w:val="00CA7F73"/>
    <w:rsid w:val="00CB03CC"/>
    <w:rsid w:val="00CB0AA6"/>
    <w:rsid w:val="00CB12EB"/>
    <w:rsid w:val="00CB131F"/>
    <w:rsid w:val="00CB1823"/>
    <w:rsid w:val="00CB1A35"/>
    <w:rsid w:val="00CB1B0D"/>
    <w:rsid w:val="00CB1D23"/>
    <w:rsid w:val="00CB1E2C"/>
    <w:rsid w:val="00CB1E61"/>
    <w:rsid w:val="00CB206E"/>
    <w:rsid w:val="00CB2106"/>
    <w:rsid w:val="00CB22DB"/>
    <w:rsid w:val="00CB2AD9"/>
    <w:rsid w:val="00CB2AF2"/>
    <w:rsid w:val="00CB2D8A"/>
    <w:rsid w:val="00CB3446"/>
    <w:rsid w:val="00CB3762"/>
    <w:rsid w:val="00CB3B26"/>
    <w:rsid w:val="00CB4391"/>
    <w:rsid w:val="00CB4504"/>
    <w:rsid w:val="00CB4C58"/>
    <w:rsid w:val="00CB4DDE"/>
    <w:rsid w:val="00CB56C3"/>
    <w:rsid w:val="00CB5FA9"/>
    <w:rsid w:val="00CB68D4"/>
    <w:rsid w:val="00CB6E57"/>
    <w:rsid w:val="00CB764A"/>
    <w:rsid w:val="00CB7ADD"/>
    <w:rsid w:val="00CC0988"/>
    <w:rsid w:val="00CC0AF8"/>
    <w:rsid w:val="00CC1445"/>
    <w:rsid w:val="00CC1AAD"/>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48D"/>
    <w:rsid w:val="00CC76DD"/>
    <w:rsid w:val="00CC7B25"/>
    <w:rsid w:val="00CD0335"/>
    <w:rsid w:val="00CD094E"/>
    <w:rsid w:val="00CD09E9"/>
    <w:rsid w:val="00CD0A2A"/>
    <w:rsid w:val="00CD0C60"/>
    <w:rsid w:val="00CD12DC"/>
    <w:rsid w:val="00CD1F53"/>
    <w:rsid w:val="00CD21EB"/>
    <w:rsid w:val="00CD2CAF"/>
    <w:rsid w:val="00CD2D73"/>
    <w:rsid w:val="00CD30F6"/>
    <w:rsid w:val="00CD38E6"/>
    <w:rsid w:val="00CD3C25"/>
    <w:rsid w:val="00CD3E59"/>
    <w:rsid w:val="00CD3FBB"/>
    <w:rsid w:val="00CD4268"/>
    <w:rsid w:val="00CD49B3"/>
    <w:rsid w:val="00CD4E1C"/>
    <w:rsid w:val="00CD4FA2"/>
    <w:rsid w:val="00CD6349"/>
    <w:rsid w:val="00CD6C41"/>
    <w:rsid w:val="00CD7018"/>
    <w:rsid w:val="00CD7161"/>
    <w:rsid w:val="00CD717C"/>
    <w:rsid w:val="00CD71C1"/>
    <w:rsid w:val="00CD7C98"/>
    <w:rsid w:val="00CE00EE"/>
    <w:rsid w:val="00CE080E"/>
    <w:rsid w:val="00CE0E8D"/>
    <w:rsid w:val="00CE0ED8"/>
    <w:rsid w:val="00CE11EF"/>
    <w:rsid w:val="00CE1851"/>
    <w:rsid w:val="00CE1A1B"/>
    <w:rsid w:val="00CE1A3D"/>
    <w:rsid w:val="00CE1C35"/>
    <w:rsid w:val="00CE1CD4"/>
    <w:rsid w:val="00CE1DBA"/>
    <w:rsid w:val="00CE20FB"/>
    <w:rsid w:val="00CE3490"/>
    <w:rsid w:val="00CE36BC"/>
    <w:rsid w:val="00CE394A"/>
    <w:rsid w:val="00CE40C5"/>
    <w:rsid w:val="00CE41C7"/>
    <w:rsid w:val="00CE42D8"/>
    <w:rsid w:val="00CE45C8"/>
    <w:rsid w:val="00CE5133"/>
    <w:rsid w:val="00CE5223"/>
    <w:rsid w:val="00CE548D"/>
    <w:rsid w:val="00CE5E91"/>
    <w:rsid w:val="00CE6238"/>
    <w:rsid w:val="00CE658E"/>
    <w:rsid w:val="00CE65D5"/>
    <w:rsid w:val="00CE6641"/>
    <w:rsid w:val="00CE6961"/>
    <w:rsid w:val="00CE6A54"/>
    <w:rsid w:val="00CE7C81"/>
    <w:rsid w:val="00CF031E"/>
    <w:rsid w:val="00CF050E"/>
    <w:rsid w:val="00CF1249"/>
    <w:rsid w:val="00CF24F7"/>
    <w:rsid w:val="00CF29F5"/>
    <w:rsid w:val="00CF2B89"/>
    <w:rsid w:val="00CF2CC6"/>
    <w:rsid w:val="00CF2EDC"/>
    <w:rsid w:val="00CF3107"/>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3F5"/>
    <w:rsid w:val="00D01618"/>
    <w:rsid w:val="00D01D25"/>
    <w:rsid w:val="00D01D81"/>
    <w:rsid w:val="00D02150"/>
    <w:rsid w:val="00D02170"/>
    <w:rsid w:val="00D02228"/>
    <w:rsid w:val="00D02618"/>
    <w:rsid w:val="00D02632"/>
    <w:rsid w:val="00D02903"/>
    <w:rsid w:val="00D02B4E"/>
    <w:rsid w:val="00D0331B"/>
    <w:rsid w:val="00D0343E"/>
    <w:rsid w:val="00D03FE8"/>
    <w:rsid w:val="00D0431B"/>
    <w:rsid w:val="00D047E7"/>
    <w:rsid w:val="00D04892"/>
    <w:rsid w:val="00D04BDA"/>
    <w:rsid w:val="00D05014"/>
    <w:rsid w:val="00D05025"/>
    <w:rsid w:val="00D058A5"/>
    <w:rsid w:val="00D05D9F"/>
    <w:rsid w:val="00D060DD"/>
    <w:rsid w:val="00D06213"/>
    <w:rsid w:val="00D06370"/>
    <w:rsid w:val="00D06A3E"/>
    <w:rsid w:val="00D075BF"/>
    <w:rsid w:val="00D07F3C"/>
    <w:rsid w:val="00D07F61"/>
    <w:rsid w:val="00D07FDF"/>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348"/>
    <w:rsid w:val="00D1245D"/>
    <w:rsid w:val="00D14014"/>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620"/>
    <w:rsid w:val="00D20E9E"/>
    <w:rsid w:val="00D2145D"/>
    <w:rsid w:val="00D214FF"/>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837"/>
    <w:rsid w:val="00D2599A"/>
    <w:rsid w:val="00D25AB6"/>
    <w:rsid w:val="00D26083"/>
    <w:rsid w:val="00D261EB"/>
    <w:rsid w:val="00D264FC"/>
    <w:rsid w:val="00D26580"/>
    <w:rsid w:val="00D26884"/>
    <w:rsid w:val="00D26886"/>
    <w:rsid w:val="00D26B38"/>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EF8"/>
    <w:rsid w:val="00D37093"/>
    <w:rsid w:val="00D3710C"/>
    <w:rsid w:val="00D37516"/>
    <w:rsid w:val="00D377CD"/>
    <w:rsid w:val="00D37E18"/>
    <w:rsid w:val="00D400A1"/>
    <w:rsid w:val="00D410A4"/>
    <w:rsid w:val="00D4136B"/>
    <w:rsid w:val="00D42024"/>
    <w:rsid w:val="00D42BAE"/>
    <w:rsid w:val="00D42C1A"/>
    <w:rsid w:val="00D4323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F6B"/>
    <w:rsid w:val="00D51055"/>
    <w:rsid w:val="00D511AB"/>
    <w:rsid w:val="00D5149A"/>
    <w:rsid w:val="00D51FB4"/>
    <w:rsid w:val="00D5207B"/>
    <w:rsid w:val="00D520D7"/>
    <w:rsid w:val="00D526BD"/>
    <w:rsid w:val="00D52ED2"/>
    <w:rsid w:val="00D53218"/>
    <w:rsid w:val="00D53A86"/>
    <w:rsid w:val="00D53D8B"/>
    <w:rsid w:val="00D5401E"/>
    <w:rsid w:val="00D54399"/>
    <w:rsid w:val="00D54401"/>
    <w:rsid w:val="00D54634"/>
    <w:rsid w:val="00D54BEF"/>
    <w:rsid w:val="00D54EBF"/>
    <w:rsid w:val="00D550B0"/>
    <w:rsid w:val="00D55701"/>
    <w:rsid w:val="00D55908"/>
    <w:rsid w:val="00D55FCB"/>
    <w:rsid w:val="00D55FEA"/>
    <w:rsid w:val="00D565B3"/>
    <w:rsid w:val="00D565DD"/>
    <w:rsid w:val="00D56978"/>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821"/>
    <w:rsid w:val="00D63B38"/>
    <w:rsid w:val="00D63D37"/>
    <w:rsid w:val="00D63D4E"/>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FDD"/>
    <w:rsid w:val="00D73165"/>
    <w:rsid w:val="00D7399A"/>
    <w:rsid w:val="00D74207"/>
    <w:rsid w:val="00D7450C"/>
    <w:rsid w:val="00D7455D"/>
    <w:rsid w:val="00D7457F"/>
    <w:rsid w:val="00D7597B"/>
    <w:rsid w:val="00D75F8F"/>
    <w:rsid w:val="00D767F3"/>
    <w:rsid w:val="00D76962"/>
    <w:rsid w:val="00D76B57"/>
    <w:rsid w:val="00D77718"/>
    <w:rsid w:val="00D779D2"/>
    <w:rsid w:val="00D779EC"/>
    <w:rsid w:val="00D77A08"/>
    <w:rsid w:val="00D80049"/>
    <w:rsid w:val="00D801DD"/>
    <w:rsid w:val="00D80CF5"/>
    <w:rsid w:val="00D81644"/>
    <w:rsid w:val="00D81B78"/>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2C1"/>
    <w:rsid w:val="00D8652A"/>
    <w:rsid w:val="00D86DDE"/>
    <w:rsid w:val="00D874EA"/>
    <w:rsid w:val="00D87911"/>
    <w:rsid w:val="00D879DC"/>
    <w:rsid w:val="00D902CF"/>
    <w:rsid w:val="00D90A21"/>
    <w:rsid w:val="00D90BDB"/>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C9D"/>
    <w:rsid w:val="00DB7DD2"/>
    <w:rsid w:val="00DC01ED"/>
    <w:rsid w:val="00DC06FC"/>
    <w:rsid w:val="00DC07E6"/>
    <w:rsid w:val="00DC0FA5"/>
    <w:rsid w:val="00DC10C5"/>
    <w:rsid w:val="00DC1189"/>
    <w:rsid w:val="00DC173F"/>
    <w:rsid w:val="00DC208A"/>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D24"/>
    <w:rsid w:val="00DD449E"/>
    <w:rsid w:val="00DD473D"/>
    <w:rsid w:val="00DD4ABB"/>
    <w:rsid w:val="00DD4BC7"/>
    <w:rsid w:val="00DD52BF"/>
    <w:rsid w:val="00DD53B6"/>
    <w:rsid w:val="00DD5732"/>
    <w:rsid w:val="00DD71F9"/>
    <w:rsid w:val="00DE0414"/>
    <w:rsid w:val="00DE055A"/>
    <w:rsid w:val="00DE05AB"/>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63B"/>
    <w:rsid w:val="00E35B58"/>
    <w:rsid w:val="00E371F8"/>
    <w:rsid w:val="00E37764"/>
    <w:rsid w:val="00E40137"/>
    <w:rsid w:val="00E403A2"/>
    <w:rsid w:val="00E4056E"/>
    <w:rsid w:val="00E4104B"/>
    <w:rsid w:val="00E4120D"/>
    <w:rsid w:val="00E417A3"/>
    <w:rsid w:val="00E41BF7"/>
    <w:rsid w:val="00E41C21"/>
    <w:rsid w:val="00E4203C"/>
    <w:rsid w:val="00E42FE6"/>
    <w:rsid w:val="00E43697"/>
    <w:rsid w:val="00E43C8C"/>
    <w:rsid w:val="00E440CB"/>
    <w:rsid w:val="00E44217"/>
    <w:rsid w:val="00E44427"/>
    <w:rsid w:val="00E4477A"/>
    <w:rsid w:val="00E44B3D"/>
    <w:rsid w:val="00E44FBC"/>
    <w:rsid w:val="00E450FC"/>
    <w:rsid w:val="00E45B9D"/>
    <w:rsid w:val="00E45F9A"/>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F0D"/>
    <w:rsid w:val="00E5355B"/>
    <w:rsid w:val="00E5372D"/>
    <w:rsid w:val="00E545DB"/>
    <w:rsid w:val="00E54881"/>
    <w:rsid w:val="00E54CF5"/>
    <w:rsid w:val="00E54EA0"/>
    <w:rsid w:val="00E550D4"/>
    <w:rsid w:val="00E56521"/>
    <w:rsid w:val="00E56578"/>
    <w:rsid w:val="00E569CA"/>
    <w:rsid w:val="00E56DCE"/>
    <w:rsid w:val="00E5750C"/>
    <w:rsid w:val="00E57831"/>
    <w:rsid w:val="00E5786A"/>
    <w:rsid w:val="00E60074"/>
    <w:rsid w:val="00E60416"/>
    <w:rsid w:val="00E605CE"/>
    <w:rsid w:val="00E6064B"/>
    <w:rsid w:val="00E60F16"/>
    <w:rsid w:val="00E612ED"/>
    <w:rsid w:val="00E6153D"/>
    <w:rsid w:val="00E61597"/>
    <w:rsid w:val="00E61CF8"/>
    <w:rsid w:val="00E62232"/>
    <w:rsid w:val="00E62353"/>
    <w:rsid w:val="00E62769"/>
    <w:rsid w:val="00E627C3"/>
    <w:rsid w:val="00E62A2A"/>
    <w:rsid w:val="00E62C3B"/>
    <w:rsid w:val="00E630B4"/>
    <w:rsid w:val="00E63B37"/>
    <w:rsid w:val="00E63D22"/>
    <w:rsid w:val="00E64AF3"/>
    <w:rsid w:val="00E64F59"/>
    <w:rsid w:val="00E6570B"/>
    <w:rsid w:val="00E65AD5"/>
    <w:rsid w:val="00E65CF6"/>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67D8"/>
    <w:rsid w:val="00E77C0F"/>
    <w:rsid w:val="00E77FD6"/>
    <w:rsid w:val="00E80F8D"/>
    <w:rsid w:val="00E813F1"/>
    <w:rsid w:val="00E81574"/>
    <w:rsid w:val="00E819A7"/>
    <w:rsid w:val="00E819CB"/>
    <w:rsid w:val="00E8330E"/>
    <w:rsid w:val="00E8339A"/>
    <w:rsid w:val="00E836B9"/>
    <w:rsid w:val="00E838A2"/>
    <w:rsid w:val="00E83BE1"/>
    <w:rsid w:val="00E83CC6"/>
    <w:rsid w:val="00E83E0E"/>
    <w:rsid w:val="00E84254"/>
    <w:rsid w:val="00E844D2"/>
    <w:rsid w:val="00E847A0"/>
    <w:rsid w:val="00E84ED2"/>
    <w:rsid w:val="00E85B4F"/>
    <w:rsid w:val="00E85CB4"/>
    <w:rsid w:val="00E87673"/>
    <w:rsid w:val="00E902A4"/>
    <w:rsid w:val="00E90376"/>
    <w:rsid w:val="00E90AC1"/>
    <w:rsid w:val="00E91ABB"/>
    <w:rsid w:val="00E91E17"/>
    <w:rsid w:val="00E91F4C"/>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645E"/>
    <w:rsid w:val="00E96B9C"/>
    <w:rsid w:val="00E96FE6"/>
    <w:rsid w:val="00E9760F"/>
    <w:rsid w:val="00EA1221"/>
    <w:rsid w:val="00EA12AF"/>
    <w:rsid w:val="00EA16C4"/>
    <w:rsid w:val="00EA1F77"/>
    <w:rsid w:val="00EA24E3"/>
    <w:rsid w:val="00EA2BDD"/>
    <w:rsid w:val="00EA31AD"/>
    <w:rsid w:val="00EA424C"/>
    <w:rsid w:val="00EA487F"/>
    <w:rsid w:val="00EA4988"/>
    <w:rsid w:val="00EA4F71"/>
    <w:rsid w:val="00EA53AB"/>
    <w:rsid w:val="00EA5412"/>
    <w:rsid w:val="00EA553D"/>
    <w:rsid w:val="00EA5A59"/>
    <w:rsid w:val="00EA5B02"/>
    <w:rsid w:val="00EA5E3B"/>
    <w:rsid w:val="00EA5E5B"/>
    <w:rsid w:val="00EA5FFB"/>
    <w:rsid w:val="00EA620C"/>
    <w:rsid w:val="00EA6225"/>
    <w:rsid w:val="00EA6A3E"/>
    <w:rsid w:val="00EA70A8"/>
    <w:rsid w:val="00EA75EC"/>
    <w:rsid w:val="00EA75FF"/>
    <w:rsid w:val="00EA79E2"/>
    <w:rsid w:val="00EA7A34"/>
    <w:rsid w:val="00EB0B9B"/>
    <w:rsid w:val="00EB0EE3"/>
    <w:rsid w:val="00EB0F12"/>
    <w:rsid w:val="00EB1056"/>
    <w:rsid w:val="00EB1192"/>
    <w:rsid w:val="00EB125D"/>
    <w:rsid w:val="00EB18E8"/>
    <w:rsid w:val="00EB2346"/>
    <w:rsid w:val="00EB24A9"/>
    <w:rsid w:val="00EB2E1E"/>
    <w:rsid w:val="00EB2F70"/>
    <w:rsid w:val="00EB35F1"/>
    <w:rsid w:val="00EB37DC"/>
    <w:rsid w:val="00EB3997"/>
    <w:rsid w:val="00EB3C56"/>
    <w:rsid w:val="00EB3E31"/>
    <w:rsid w:val="00EB40BD"/>
    <w:rsid w:val="00EB4265"/>
    <w:rsid w:val="00EB4947"/>
    <w:rsid w:val="00EB4C43"/>
    <w:rsid w:val="00EB4C81"/>
    <w:rsid w:val="00EB4DFA"/>
    <w:rsid w:val="00EB52F1"/>
    <w:rsid w:val="00EB5723"/>
    <w:rsid w:val="00EB582C"/>
    <w:rsid w:val="00EB5AF4"/>
    <w:rsid w:val="00EB5B84"/>
    <w:rsid w:val="00EB5D32"/>
    <w:rsid w:val="00EB6013"/>
    <w:rsid w:val="00EB6B57"/>
    <w:rsid w:val="00EB714C"/>
    <w:rsid w:val="00EB7AE9"/>
    <w:rsid w:val="00EB7CF0"/>
    <w:rsid w:val="00EB7D55"/>
    <w:rsid w:val="00EB7DB5"/>
    <w:rsid w:val="00EC0689"/>
    <w:rsid w:val="00EC08C6"/>
    <w:rsid w:val="00EC08D7"/>
    <w:rsid w:val="00EC09B6"/>
    <w:rsid w:val="00EC0EA6"/>
    <w:rsid w:val="00EC0F31"/>
    <w:rsid w:val="00EC1092"/>
    <w:rsid w:val="00EC160A"/>
    <w:rsid w:val="00EC1751"/>
    <w:rsid w:val="00EC223F"/>
    <w:rsid w:val="00EC28B6"/>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E6E"/>
    <w:rsid w:val="00ED2FDC"/>
    <w:rsid w:val="00ED3216"/>
    <w:rsid w:val="00ED33FD"/>
    <w:rsid w:val="00ED3993"/>
    <w:rsid w:val="00ED3B73"/>
    <w:rsid w:val="00ED4208"/>
    <w:rsid w:val="00ED4584"/>
    <w:rsid w:val="00ED45FB"/>
    <w:rsid w:val="00ED4B43"/>
    <w:rsid w:val="00ED5BD9"/>
    <w:rsid w:val="00ED5BFC"/>
    <w:rsid w:val="00ED5DAA"/>
    <w:rsid w:val="00ED61ED"/>
    <w:rsid w:val="00ED6207"/>
    <w:rsid w:val="00ED6828"/>
    <w:rsid w:val="00ED6DFA"/>
    <w:rsid w:val="00ED6FA3"/>
    <w:rsid w:val="00ED7344"/>
    <w:rsid w:val="00ED7827"/>
    <w:rsid w:val="00ED7ECC"/>
    <w:rsid w:val="00EE0342"/>
    <w:rsid w:val="00EE0444"/>
    <w:rsid w:val="00EE13F2"/>
    <w:rsid w:val="00EE172C"/>
    <w:rsid w:val="00EE1A43"/>
    <w:rsid w:val="00EE2979"/>
    <w:rsid w:val="00EE31A5"/>
    <w:rsid w:val="00EE31E2"/>
    <w:rsid w:val="00EE34E6"/>
    <w:rsid w:val="00EE3E49"/>
    <w:rsid w:val="00EE4033"/>
    <w:rsid w:val="00EE410E"/>
    <w:rsid w:val="00EE4244"/>
    <w:rsid w:val="00EE4300"/>
    <w:rsid w:val="00EE4473"/>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CD5"/>
    <w:rsid w:val="00EF5FFA"/>
    <w:rsid w:val="00EF62A3"/>
    <w:rsid w:val="00EF631D"/>
    <w:rsid w:val="00EF684B"/>
    <w:rsid w:val="00EF6959"/>
    <w:rsid w:val="00EF6C0E"/>
    <w:rsid w:val="00EF6C97"/>
    <w:rsid w:val="00EF6C9E"/>
    <w:rsid w:val="00EF6D65"/>
    <w:rsid w:val="00EF6DF7"/>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447"/>
    <w:rsid w:val="00F0653F"/>
    <w:rsid w:val="00F065EE"/>
    <w:rsid w:val="00F0667A"/>
    <w:rsid w:val="00F06779"/>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C85"/>
    <w:rsid w:val="00F21DA2"/>
    <w:rsid w:val="00F21EB8"/>
    <w:rsid w:val="00F222AB"/>
    <w:rsid w:val="00F23222"/>
    <w:rsid w:val="00F235F7"/>
    <w:rsid w:val="00F2372E"/>
    <w:rsid w:val="00F2399B"/>
    <w:rsid w:val="00F23DAD"/>
    <w:rsid w:val="00F23F67"/>
    <w:rsid w:val="00F24107"/>
    <w:rsid w:val="00F2417B"/>
    <w:rsid w:val="00F241F4"/>
    <w:rsid w:val="00F24409"/>
    <w:rsid w:val="00F2465C"/>
    <w:rsid w:val="00F2475B"/>
    <w:rsid w:val="00F24BB4"/>
    <w:rsid w:val="00F25758"/>
    <w:rsid w:val="00F2599F"/>
    <w:rsid w:val="00F25C23"/>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DAA"/>
    <w:rsid w:val="00F45E33"/>
    <w:rsid w:val="00F45E5D"/>
    <w:rsid w:val="00F4764F"/>
    <w:rsid w:val="00F47C58"/>
    <w:rsid w:val="00F47F08"/>
    <w:rsid w:val="00F50631"/>
    <w:rsid w:val="00F50AD7"/>
    <w:rsid w:val="00F50CE3"/>
    <w:rsid w:val="00F5122B"/>
    <w:rsid w:val="00F513E5"/>
    <w:rsid w:val="00F518FE"/>
    <w:rsid w:val="00F52412"/>
    <w:rsid w:val="00F526C5"/>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E4"/>
    <w:rsid w:val="00F612B3"/>
    <w:rsid w:val="00F62259"/>
    <w:rsid w:val="00F62999"/>
    <w:rsid w:val="00F635B6"/>
    <w:rsid w:val="00F64ACF"/>
    <w:rsid w:val="00F64FFD"/>
    <w:rsid w:val="00F66329"/>
    <w:rsid w:val="00F6691B"/>
    <w:rsid w:val="00F66B17"/>
    <w:rsid w:val="00F66CD2"/>
    <w:rsid w:val="00F710D2"/>
    <w:rsid w:val="00F713F3"/>
    <w:rsid w:val="00F71491"/>
    <w:rsid w:val="00F71D7B"/>
    <w:rsid w:val="00F731E5"/>
    <w:rsid w:val="00F73349"/>
    <w:rsid w:val="00F73CD6"/>
    <w:rsid w:val="00F74556"/>
    <w:rsid w:val="00F74957"/>
    <w:rsid w:val="00F74A64"/>
    <w:rsid w:val="00F751C2"/>
    <w:rsid w:val="00F759AD"/>
    <w:rsid w:val="00F75F56"/>
    <w:rsid w:val="00F762DD"/>
    <w:rsid w:val="00F76BA3"/>
    <w:rsid w:val="00F774DD"/>
    <w:rsid w:val="00F779CA"/>
    <w:rsid w:val="00F80126"/>
    <w:rsid w:val="00F80B66"/>
    <w:rsid w:val="00F80E0A"/>
    <w:rsid w:val="00F81A78"/>
    <w:rsid w:val="00F81D3E"/>
    <w:rsid w:val="00F823B4"/>
    <w:rsid w:val="00F826AB"/>
    <w:rsid w:val="00F826FB"/>
    <w:rsid w:val="00F82CF1"/>
    <w:rsid w:val="00F8367F"/>
    <w:rsid w:val="00F8390E"/>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5100"/>
    <w:rsid w:val="00F9527C"/>
    <w:rsid w:val="00F9559F"/>
    <w:rsid w:val="00F958C5"/>
    <w:rsid w:val="00F966E4"/>
    <w:rsid w:val="00F96E37"/>
    <w:rsid w:val="00F9733D"/>
    <w:rsid w:val="00F97821"/>
    <w:rsid w:val="00F97954"/>
    <w:rsid w:val="00F97E26"/>
    <w:rsid w:val="00F97E27"/>
    <w:rsid w:val="00FA0026"/>
    <w:rsid w:val="00FA002A"/>
    <w:rsid w:val="00FA0B61"/>
    <w:rsid w:val="00FA0C80"/>
    <w:rsid w:val="00FA0E18"/>
    <w:rsid w:val="00FA0F56"/>
    <w:rsid w:val="00FA131A"/>
    <w:rsid w:val="00FA15EC"/>
    <w:rsid w:val="00FA1E32"/>
    <w:rsid w:val="00FA1F73"/>
    <w:rsid w:val="00FA326B"/>
    <w:rsid w:val="00FA34C7"/>
    <w:rsid w:val="00FA413A"/>
    <w:rsid w:val="00FA4158"/>
    <w:rsid w:val="00FA42D7"/>
    <w:rsid w:val="00FA4495"/>
    <w:rsid w:val="00FA5240"/>
    <w:rsid w:val="00FA554E"/>
    <w:rsid w:val="00FA5563"/>
    <w:rsid w:val="00FA5C5F"/>
    <w:rsid w:val="00FA5D16"/>
    <w:rsid w:val="00FA608F"/>
    <w:rsid w:val="00FA6526"/>
    <w:rsid w:val="00FA65E9"/>
    <w:rsid w:val="00FA6639"/>
    <w:rsid w:val="00FA6A56"/>
    <w:rsid w:val="00FA6D65"/>
    <w:rsid w:val="00FA7E6C"/>
    <w:rsid w:val="00FA7EF3"/>
    <w:rsid w:val="00FB08B6"/>
    <w:rsid w:val="00FB09E4"/>
    <w:rsid w:val="00FB0AA1"/>
    <w:rsid w:val="00FB16A6"/>
    <w:rsid w:val="00FB171C"/>
    <w:rsid w:val="00FB2DB4"/>
    <w:rsid w:val="00FB3062"/>
    <w:rsid w:val="00FB3252"/>
    <w:rsid w:val="00FB3747"/>
    <w:rsid w:val="00FB3810"/>
    <w:rsid w:val="00FB3A5A"/>
    <w:rsid w:val="00FB3A68"/>
    <w:rsid w:val="00FB3FA7"/>
    <w:rsid w:val="00FB43FE"/>
    <w:rsid w:val="00FB538B"/>
    <w:rsid w:val="00FB53F3"/>
    <w:rsid w:val="00FB53F6"/>
    <w:rsid w:val="00FB55C9"/>
    <w:rsid w:val="00FB5A59"/>
    <w:rsid w:val="00FB5D1E"/>
    <w:rsid w:val="00FB6E66"/>
    <w:rsid w:val="00FB750E"/>
    <w:rsid w:val="00FB7726"/>
    <w:rsid w:val="00FB772D"/>
    <w:rsid w:val="00FB7D08"/>
    <w:rsid w:val="00FB7D75"/>
    <w:rsid w:val="00FC01CE"/>
    <w:rsid w:val="00FC0889"/>
    <w:rsid w:val="00FC0B11"/>
    <w:rsid w:val="00FC10F1"/>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BBD"/>
    <w:rsid w:val="00FD0001"/>
    <w:rsid w:val="00FD0170"/>
    <w:rsid w:val="00FD0A07"/>
    <w:rsid w:val="00FD1395"/>
    <w:rsid w:val="00FD1557"/>
    <w:rsid w:val="00FD1725"/>
    <w:rsid w:val="00FD1E2B"/>
    <w:rsid w:val="00FD1ED4"/>
    <w:rsid w:val="00FD1FCF"/>
    <w:rsid w:val="00FD210D"/>
    <w:rsid w:val="00FD22A5"/>
    <w:rsid w:val="00FD2363"/>
    <w:rsid w:val="00FD292B"/>
    <w:rsid w:val="00FD2E45"/>
    <w:rsid w:val="00FD3266"/>
    <w:rsid w:val="00FD33C5"/>
    <w:rsid w:val="00FD3613"/>
    <w:rsid w:val="00FD4109"/>
    <w:rsid w:val="00FD4A35"/>
    <w:rsid w:val="00FD4B00"/>
    <w:rsid w:val="00FD5C34"/>
    <w:rsid w:val="00FD67AE"/>
    <w:rsid w:val="00FD6E8A"/>
    <w:rsid w:val="00FD7F65"/>
    <w:rsid w:val="00FE0052"/>
    <w:rsid w:val="00FE097C"/>
    <w:rsid w:val="00FE1023"/>
    <w:rsid w:val="00FE15FB"/>
    <w:rsid w:val="00FE3186"/>
    <w:rsid w:val="00FE32BB"/>
    <w:rsid w:val="00FE38DF"/>
    <w:rsid w:val="00FE3B03"/>
    <w:rsid w:val="00FE3BF7"/>
    <w:rsid w:val="00FE49BB"/>
    <w:rsid w:val="00FE4B69"/>
    <w:rsid w:val="00FE4B83"/>
    <w:rsid w:val="00FE4E56"/>
    <w:rsid w:val="00FE5020"/>
    <w:rsid w:val="00FE5A01"/>
    <w:rsid w:val="00FE5EB0"/>
    <w:rsid w:val="00FE5ECA"/>
    <w:rsid w:val="00FE6040"/>
    <w:rsid w:val="00FE614D"/>
    <w:rsid w:val="00FE625F"/>
    <w:rsid w:val="00FE6897"/>
    <w:rsid w:val="00FE693E"/>
    <w:rsid w:val="00FE6A20"/>
    <w:rsid w:val="00FE7317"/>
    <w:rsid w:val="00FE746A"/>
    <w:rsid w:val="00FE7B9B"/>
    <w:rsid w:val="00FF04D4"/>
    <w:rsid w:val="00FF086D"/>
    <w:rsid w:val="00FF0FD8"/>
    <w:rsid w:val="00FF1CCA"/>
    <w:rsid w:val="00FF1D6E"/>
    <w:rsid w:val="00FF1F60"/>
    <w:rsid w:val="00FF1FA2"/>
    <w:rsid w:val="00FF295B"/>
    <w:rsid w:val="00FF30D8"/>
    <w:rsid w:val="00FF3B71"/>
    <w:rsid w:val="00FF4277"/>
    <w:rsid w:val="00FF5486"/>
    <w:rsid w:val="00FF57CA"/>
    <w:rsid w:val="00FF5902"/>
    <w:rsid w:val="00FF5B40"/>
    <w:rsid w:val="00FF5BD9"/>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5</TotalTime>
  <Pages>1</Pages>
  <Words>37138</Words>
  <Characters>211693</Characters>
  <Application>Microsoft Office Word</Application>
  <DocSecurity>0</DocSecurity>
  <Lines>1764</Lines>
  <Paragraphs>496</Paragraphs>
  <ScaleCrop>false</ScaleCrop>
  <Company/>
  <LinksUpToDate>false</LinksUpToDate>
  <CharactersWithSpaces>248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3045</cp:revision>
  <dcterms:created xsi:type="dcterms:W3CDTF">2022-11-19T16:04:00Z</dcterms:created>
  <dcterms:modified xsi:type="dcterms:W3CDTF">2023-05-02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